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F4E23C2"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0BEAEC13"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w:t>
      </w:r>
      <w:proofErr w:type="spellEnd"/>
      <w:r w:rsidR="005B13B8">
        <w:t xml:space="preserve"> </w:t>
      </w:r>
      <w:r w:rsidR="00D37121">
        <w:t>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AE99803"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w:t>
      </w:r>
      <w:r w:rsidR="005B13B8">
        <w:t xml:space="preserve"> </w:t>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living standard</w:t>
      </w:r>
      <w:r w:rsidR="005B13B8">
        <w:t>s</w:t>
      </w:r>
      <w:r w:rsidR="00FC2526">
        <w:t xml:space="preserve">,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73833059"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trend</w:t>
      </w:r>
      <w:r w:rsidR="005B13B8">
        <w:t>s</w:t>
      </w:r>
      <w:r w:rsidR="005E0F1B">
        <w:t xml:space="preserve"> </w:t>
      </w:r>
      <w:r w:rsidR="003D3A85">
        <w:t>embedded in the dataset</w:t>
      </w:r>
      <w:r w:rsidR="00545E49">
        <w:fldChar w:fldCharType="begin" w:fldLock="1"/>
      </w:r>
      <w:r w:rsidR="00E95361">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5&lt;/sup&gt;"},"properties":{"noteIndex":0},"schema":"https://github.com/citation-style-language/schema/raw/master/csl-citation.json"}</w:instrText>
      </w:r>
      <w:r w:rsidR="00545E49">
        <w:fldChar w:fldCharType="separate"/>
      </w:r>
      <w:r w:rsidR="00BB4083" w:rsidRPr="00BB4083">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95361">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FB1AF0">
        <w:fldChar w:fldCharType="separate"/>
      </w:r>
      <w:r w:rsidR="00BB4083" w:rsidRPr="00BB4083">
        <w:rPr>
          <w:noProof/>
          <w:vertAlign w:val="superscript"/>
        </w:rPr>
        <w:t>16</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95361">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7&lt;/sup&gt;"},"properties":{"noteIndex":0},"schema":"https://github.com/citation-style-language/schema/raw/master/csl-citation.json"}</w:instrText>
      </w:r>
      <w:r w:rsidR="00990D19">
        <w:fldChar w:fldCharType="separate"/>
      </w:r>
      <w:r w:rsidR="00BB4083" w:rsidRPr="00BB4083">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95361">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8&lt;/sup&gt;"},"properties":{"noteIndex":0},"schema":"https://github.com/citation-style-language/schema/raw/master/csl-citation.json"}</w:instrText>
      </w:r>
      <w:r w:rsidR="00C55A56">
        <w:fldChar w:fldCharType="separate"/>
      </w:r>
      <w:r w:rsidR="00BB4083" w:rsidRPr="00BB4083">
        <w:rPr>
          <w:noProof/>
          <w:vertAlign w:val="superscript"/>
        </w:rPr>
        <w:t>18</w:t>
      </w:r>
      <w:r w:rsidR="00C55A56">
        <w:fldChar w:fldCharType="end"/>
      </w:r>
      <w:r w:rsidR="00C55A56" w:rsidRPr="00767F9A">
        <w:rPr>
          <w:vertAlign w:val="superscript"/>
        </w:rPr>
        <w:t>,</w:t>
      </w:r>
      <w:r w:rsidR="00C55A56">
        <w:fldChar w:fldCharType="begin" w:fldLock="1"/>
      </w:r>
      <w:r w:rsidR="00E95361">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19&lt;/sup&gt;"},"properties":{"noteIndex":0},"schema":"https://github.com/citation-style-language/schema/raw/master/csl-citation.json"}</w:instrText>
      </w:r>
      <w:r w:rsidR="00C55A56">
        <w:fldChar w:fldCharType="separate"/>
      </w:r>
      <w:r w:rsidR="00BB4083" w:rsidRPr="00BB4083">
        <w:rPr>
          <w:noProof/>
          <w:vertAlign w:val="superscript"/>
        </w:rPr>
        <w:t>19</w:t>
      </w:r>
      <w:r w:rsidR="00C55A56">
        <w:fldChar w:fldCharType="end"/>
      </w:r>
      <w:r w:rsidR="00767F9A">
        <w:t xml:space="preserve">, </w:t>
      </w:r>
      <w:r w:rsidR="00DE0C97">
        <w:t>astronomy</w:t>
      </w:r>
      <w:r w:rsidR="00990D19">
        <w:fldChar w:fldCharType="begin" w:fldLock="1"/>
      </w:r>
      <w:r w:rsidR="00E95361">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0&lt;/sup&gt;"},"properties":{"noteIndex":0},"schema":"https://github.com/citation-style-language/schema/raw/master/csl-citation.json"}</w:instrText>
      </w:r>
      <w:r w:rsidR="00990D19">
        <w:fldChar w:fldCharType="separate"/>
      </w:r>
      <w:r w:rsidR="00BB4083" w:rsidRPr="00BB4083">
        <w:rPr>
          <w:noProof/>
          <w:vertAlign w:val="superscript"/>
        </w:rPr>
        <w:t>20</w:t>
      </w:r>
      <w:r w:rsidR="00990D19">
        <w:fldChar w:fldCharType="end"/>
      </w:r>
      <w:r w:rsidR="00DE0C97">
        <w:t xml:space="preserve"> and bioinformatics</w:t>
      </w:r>
      <w:r w:rsidR="00990D19">
        <w:fldChar w:fldCharType="begin" w:fldLock="1"/>
      </w:r>
      <w:r w:rsidR="00E95361">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1&lt;/sup&gt;"},"properties":{"noteIndex":0},"schema":"https://github.com/citation-style-language/schema/raw/master/csl-citation.json"}</w:instrText>
      </w:r>
      <w:r w:rsidR="00990D19">
        <w:fldChar w:fldCharType="separate"/>
      </w:r>
      <w:r w:rsidR="00BB4083" w:rsidRPr="00BB4083">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E95361">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2&lt;/sup&gt;"},"properties":{"noteIndex":0},"schema":"https://github.com/citation-style-language/schema/raw/master/csl-citation.json"}</w:instrText>
      </w:r>
      <w:r w:rsidR="005960CC">
        <w:fldChar w:fldCharType="separate"/>
      </w:r>
      <w:r w:rsidR="00BB4083" w:rsidRPr="00BB4083">
        <w:rPr>
          <w:noProof/>
          <w:vertAlign w:val="superscript"/>
        </w:rPr>
        <w:t>12,22</w:t>
      </w:r>
      <w:r w:rsidR="005960CC">
        <w:fldChar w:fldCharType="end"/>
      </w:r>
      <w:r w:rsidR="00AE0B39">
        <w:t>.</w:t>
      </w:r>
      <w:r w:rsidR="004819FD">
        <w:t xml:space="preserve"> </w:t>
      </w:r>
    </w:p>
    <w:p w14:paraId="71574BB1" w14:textId="1162F76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w:t>
      </w:r>
      <w:r w:rsidR="00D47203">
        <w:t>t</w:t>
      </w:r>
      <w:r w:rsidR="00A9146A">
        <w:t xml:space="preserv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ric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0" w:name="_Hlk33081678"/>
      <w:r w:rsidR="004F53B7">
        <w:t>China</w:t>
      </w:r>
      <w:bookmarkEnd w:id="0"/>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42147EC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sidR="005B13B8">
        <w:t xml:space="preserve">the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26FF16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3828AE86"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E95361">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3&lt;/sup&gt;"},"properties":{"noteIndex":0},"schema":"https://github.com/citation-style-language/schema/raw/master/csl-citation.json"}</w:instrText>
      </w:r>
      <w:r w:rsidR="00F46157" w:rsidRPr="004B5336">
        <w:fldChar w:fldCharType="separate"/>
      </w:r>
      <w:r w:rsidR="00BB4083" w:rsidRPr="00BB4083">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t xml:space="preserve">and diluting </w:t>
      </w:r>
      <w:r w:rsidR="00E46609">
        <w:t xml:space="preserve">the standards </w:t>
      </w:r>
      <w:r w:rsidR="00700C36">
        <w:t>mentioned</w:t>
      </w:r>
      <w:r w:rsidR="00350CCB">
        <w:t xml:space="preserve"> in</w:t>
      </w:r>
      <w:r w:rsidR="005B13B8">
        <w:t xml:space="preserve"> the</w:t>
      </w:r>
      <w:r w:rsidR="00350CCB">
        <w:t xml:space="preserve">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lastRenderedPageBreak/>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16D1AC01"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95361">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4&lt;/sup&gt;"},"properties":{"noteIndex":0},"schema":"https://github.com/citation-style-language/schema/raw/master/csl-citation.json"}</w:instrText>
      </w:r>
      <w:r w:rsidR="00FB5602" w:rsidRPr="00F15929">
        <w:fldChar w:fldCharType="separate"/>
      </w:r>
      <w:r w:rsidR="00BB4083" w:rsidRPr="00BB4083">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 xml:space="preserve">decision trees which are generated from </w:t>
      </w:r>
      <w:r w:rsidR="005B13B8">
        <w:t xml:space="preserve">the </w:t>
      </w:r>
      <w:r w:rsidR="00FB5602" w:rsidRPr="00F15929">
        <w:t>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w:t>
      </w:r>
      <w:r w:rsidR="005B13B8">
        <w:t xml:space="preserve">finding </w:t>
      </w:r>
      <w:r w:rsidR="00FB5602" w:rsidRPr="00572C70">
        <w:t xml:space="preserve">a hyperplane that could separate different </w:t>
      </w:r>
      <w:r w:rsidR="00FB5602" w:rsidRPr="00733E0F">
        <w:t>classes</w:t>
      </w:r>
      <w:r w:rsidR="00FB5602" w:rsidRPr="003254E9">
        <w:fldChar w:fldCharType="begin" w:fldLock="1"/>
      </w:r>
      <w:r w:rsidR="00E95361">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5&lt;/sup&gt;"},"properties":{"noteIndex":0},"schema":"https://github.com/citation-style-language/schema/raw/master/csl-citation.json"}</w:instrText>
      </w:r>
      <w:r w:rsidR="00FB5602" w:rsidRPr="003254E9">
        <w:fldChar w:fldCharType="separate"/>
      </w:r>
      <w:r w:rsidR="00BB4083" w:rsidRPr="00BB4083">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discard</w:t>
      </w:r>
      <w:r w:rsidR="005B13B8">
        <w:t>ing</w:t>
      </w:r>
      <w:r w:rsidR="009C1A19">
        <w:t xml:space="preserve">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9536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6&lt;/sup&gt;"},"properties":{"noteIndex":0},"schema":"https://github.com/citation-style-language/schema/raw/master/csl-citation.json"}</w:instrText>
      </w:r>
      <w:r w:rsidR="0064762E">
        <w:fldChar w:fldCharType="separate"/>
      </w:r>
      <w:r w:rsidR="00BB4083" w:rsidRPr="00BB4083">
        <w:rPr>
          <w:noProof/>
          <w:vertAlign w:val="superscript"/>
        </w:rPr>
        <w:t>26</w:t>
      </w:r>
      <w:r w:rsidR="0064762E">
        <w:fldChar w:fldCharType="end"/>
      </w:r>
      <w:r w:rsidR="0064762E">
        <w:t xml:space="preserve">. </w:t>
      </w:r>
      <w:r w:rsidR="009276B3">
        <w:t xml:space="preserve">In </w:t>
      </w:r>
      <w:r w:rsidR="00436340">
        <w:rPr>
          <w:rFonts w:hint="eastAsia"/>
        </w:rPr>
        <w:t>this</w:t>
      </w:r>
      <w:r w:rsidR="009276B3">
        <w:t xml:space="preserve"> study, </w:t>
      </w:r>
      <w:r w:rsidR="00DB0D7A" w:rsidRPr="00BA0445">
        <w:t>Relief</w:t>
      </w:r>
      <w:r w:rsidR="00DB0D7A">
        <w:t>F</w:t>
      </w:r>
      <w:r w:rsidR="00DB0D7A">
        <w:fldChar w:fldCharType="begin" w:fldLock="1"/>
      </w:r>
      <w:r w:rsidR="00E95361">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7,28&lt;/sup&gt;"},"properties":{"noteIndex":0},"schema":"https://github.com/citation-style-language/schema/raw/master/csl-citation.json"}</w:instrText>
      </w:r>
      <w:r w:rsidR="00DB0D7A">
        <w:fldChar w:fldCharType="separate"/>
      </w:r>
      <w:r w:rsidR="00BB4083" w:rsidRPr="00BB4083">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95361">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8&lt;/sup&gt;"},"properties":{"noteIndex":0},"schema":"https://github.com/citation-style-language/schema/raw/master/csl-citation.json"}</w:instrText>
      </w:r>
      <w:r w:rsidR="009416B6">
        <w:fldChar w:fldCharType="separate"/>
      </w:r>
      <w:r w:rsidR="00BB4083" w:rsidRPr="00BB4083">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4CE61DFD"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4DA07D5" w:rsidR="00255BD0" w:rsidRDefault="003F0340" w:rsidP="002D1584">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95361">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29&lt;/sup&gt;"},"properties":{"noteIndex":0},"schema":"https://github.com/citation-style-language/schema/raw/master/csl-citation.json"}</w:instrText>
      </w:r>
      <w:r w:rsidR="000C7C88">
        <w:fldChar w:fldCharType="separate"/>
      </w:r>
      <w:r w:rsidR="00BB4083" w:rsidRPr="00BB4083">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r w:rsidR="0047294F">
        <w:t xml:space="preserve">Table </w:t>
      </w:r>
      <w:r w:rsidR="00436340">
        <w:t>1</w:t>
      </w:r>
      <w:r w:rsidR="00683A38">
        <w:t>.</w:t>
      </w:r>
    </w:p>
    <w:p w14:paraId="4FBBE73C" w14:textId="18D5F2BA" w:rsidR="002D1584" w:rsidRPr="002D1584" w:rsidRDefault="002D1584" w:rsidP="002D1584">
      <w:pPr>
        <w:ind w:left="358"/>
        <w:jc w:val="both"/>
      </w:pPr>
      <w:r>
        <w:rPr>
          <w:rFonts w:hint="eastAsia"/>
        </w:rPr>
        <w:t>T</w:t>
      </w:r>
      <w:r>
        <w:t>able 1. Ranges of hyperparameters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vMerge w:val="restart"/>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r>
      <w:tr w:rsidR="002D1584" w:rsidRPr="00054E37" w14:paraId="767BA37A" w14:textId="77777777" w:rsidTr="002D1584">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sqrt']</w:t>
            </w:r>
          </w:p>
        </w:tc>
        <w:tc>
          <w:tcPr>
            <w:tcW w:w="2660" w:type="dxa"/>
            <w:vMerge/>
            <w:tcBorders>
              <w:top w:val="nil"/>
              <w:left w:val="nil"/>
              <w:right w:val="nil"/>
            </w:tcBorders>
            <w:vAlign w:val="center"/>
            <w:hideMark/>
          </w:tcPr>
          <w:p w14:paraId="6C96F681"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31E1224B" w14:textId="77777777" w:rsidTr="002D1584">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vMerge/>
            <w:tcBorders>
              <w:top w:val="nil"/>
              <w:left w:val="nil"/>
              <w:bottom w:val="nil"/>
              <w:right w:val="nil"/>
            </w:tcBorders>
            <w:vAlign w:val="center"/>
            <w:hideMark/>
          </w:tcPr>
          <w:p w14:paraId="6DC82284"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0.1, 1, 10, 100, 1000]</w:t>
            </w:r>
          </w:p>
        </w:tc>
      </w:tr>
    </w:tbl>
    <w:p w14:paraId="5CE72872" w14:textId="77777777" w:rsidR="002D1584" w:rsidRDefault="002D1584" w:rsidP="002D1584">
      <w:pPr>
        <w:ind w:left="358"/>
        <w:jc w:val="both"/>
      </w:pP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205D7DD3" w:rsidR="0092565E" w:rsidRPr="005157A4" w:rsidRDefault="0092565E" w:rsidP="00284D59">
      <w:r>
        <w:t xml:space="preserve">Fig.2. Diagram of the </w:t>
      </w:r>
      <w:r w:rsidR="005B13B8">
        <w:t>ML-</w:t>
      </w:r>
      <w:r>
        <w:t xml:space="preserve">based workflow for model training and validation. </w:t>
      </w:r>
    </w:p>
    <w:p w14:paraId="1330DCCC" w14:textId="4C626C79" w:rsidR="009F3DC7" w:rsidRDefault="008548A7" w:rsidP="00BD2411">
      <w:pPr>
        <w:jc w:val="both"/>
      </w:pPr>
      <w:r>
        <w:t xml:space="preserve">All </w:t>
      </w:r>
      <w:r w:rsidR="00E941C1">
        <w:t xml:space="preserve">data </w:t>
      </w:r>
      <w:r w:rsidR="002363B7">
        <w:t xml:space="preserve">analysis </w:t>
      </w:r>
      <w:r w:rsidR="005B13B8">
        <w:t xml:space="preserve">was </w:t>
      </w:r>
      <w:r w:rsidR="00B05FE6">
        <w:t xml:space="preserve">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E95361">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0&lt;/sup&gt;"},"properties":{"noteIndex":0},"schema":"https://github.com/citation-style-language/schema/raw/master/csl-citation.json"}</w:instrText>
      </w:r>
      <w:r w:rsidR="000E6B47">
        <w:fldChar w:fldCharType="separate"/>
      </w:r>
      <w:r w:rsidR="00BB4083" w:rsidRPr="00BB4083">
        <w:rPr>
          <w:noProof/>
          <w:vertAlign w:val="superscript"/>
        </w:rPr>
        <w:t>30</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0E6B47">
        <w:fldChar w:fldCharType="separate"/>
      </w:r>
      <w:r w:rsidR="00BB4083" w:rsidRPr="00BB4083">
        <w:rPr>
          <w:noProof/>
          <w:vertAlign w:val="superscript"/>
        </w:rPr>
        <w:t>31</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585A01" w:rsidRPr="001810AB">
        <w:fldChar w:fldCharType="separate"/>
      </w:r>
      <w:r w:rsidR="00BB4083" w:rsidRPr="00BB4083">
        <w:rPr>
          <w:noProof/>
          <w:vertAlign w:val="superscript"/>
        </w:rPr>
        <w:t>31</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E9536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2&lt;/sup&gt;"},"properties":{"noteIndex":0},"schema":"https://github.com/citation-style-language/schema/raw/master/csl-citation.json"}</w:instrText>
      </w:r>
      <w:r w:rsidR="004A07AB">
        <w:fldChar w:fldCharType="separate"/>
      </w:r>
      <w:r w:rsidR="00BB4083" w:rsidRPr="00BB4083">
        <w:rPr>
          <w:noProof/>
          <w:vertAlign w:val="superscript"/>
        </w:rPr>
        <w:t>32</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E95361">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95361">
        <w:rPr>
          <w:rFonts w:ascii="Cambria Math" w:hAnsi="Cambria Math" w:cs="Cambria Math"/>
        </w:rPr>
        <w:instrText>∗</w:instrText>
      </w:r>
      <w:r w:rsidR="00E95361">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3&lt;/sup&gt;"},"properties":{"noteIndex":0},"schema":"https://github.com/citation-style-language/schema/raw/master/csl-citation.json"}</w:instrText>
      </w:r>
      <w:r w:rsidR="003872CB">
        <w:fldChar w:fldCharType="separate"/>
      </w:r>
      <w:r w:rsidR="00BB4083" w:rsidRPr="00BB4083">
        <w:rPr>
          <w:noProof/>
          <w:vertAlign w:val="superscript"/>
        </w:rPr>
        <w:t>33</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E95361">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4&lt;/sup&gt;"},"properties":{"noteIndex":0},"schema":"https://github.com/citation-style-language/schema/raw/master/csl-citation.json"}</w:instrText>
      </w:r>
      <w:r w:rsidR="009E3A59">
        <w:fldChar w:fldCharType="separate"/>
      </w:r>
      <w:r w:rsidR="00BB4083" w:rsidRPr="00BB4083">
        <w:rPr>
          <w:noProof/>
          <w:vertAlign w:val="superscript"/>
        </w:rPr>
        <w:t>34</w:t>
      </w:r>
      <w:r w:rsidR="009E3A59">
        <w:fldChar w:fldCharType="end"/>
      </w:r>
      <w:r w:rsidR="006F5366">
        <w:t xml:space="preserve"> and pandas (Python)</w:t>
      </w:r>
      <w:r w:rsidR="003872CB">
        <w:fldChar w:fldCharType="begin" w:fldLock="1"/>
      </w:r>
      <w:r w:rsidR="00E95361">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5&lt;/sup&gt;"},"properties":{"noteIndex":0},"schema":"https://github.com/citation-style-language/schema/raw/master/csl-citation.json"}</w:instrText>
      </w:r>
      <w:r w:rsidR="003872CB">
        <w:fldChar w:fldCharType="separate"/>
      </w:r>
      <w:r w:rsidR="00BB4083" w:rsidRPr="00BB4083">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41F5870B" w:rsidR="0054246F" w:rsidRDefault="009A0A08" w:rsidP="0054246F">
      <w:pPr>
        <w:jc w:val="both"/>
      </w:pPr>
      <w:r>
        <w:t xml:space="preserve">As shown in Table </w:t>
      </w:r>
      <w:r w:rsidR="00064616">
        <w:t>S1</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 xml:space="preserve">Table </w:t>
      </w:r>
      <w:r w:rsidR="00A9445A">
        <w:t>S2</w:t>
      </w:r>
      <w:r w:rsidR="00A9445A" w:rsidRPr="009A0C81">
        <w:t xml:space="preserve"> </w:t>
      </w:r>
      <w:r w:rsidR="00DC026A" w:rsidRPr="009A0C81">
        <w:t>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xml:space="preserve">. </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7051421F"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 xml:space="preserve">A possible expla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r>
        <w:rPr>
          <w:noProof/>
        </w:rPr>
        <w:lastRenderedPageBreak/>
        <w:drawing>
          <wp:inline distT="0" distB="0" distL="0" distR="0" wp14:anchorId="1579288C" wp14:editId="4762EDA8">
            <wp:extent cx="4248455"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8455" cy="2880000"/>
                    </a:xfrm>
                    <a:prstGeom prst="rect">
                      <a:avLst/>
                    </a:prstGeom>
                    <a:noFill/>
                    <a:ln>
                      <a:noFill/>
                    </a:ln>
                  </pic:spPr>
                </pic:pic>
              </a:graphicData>
            </a:graphic>
          </wp:inline>
        </w:drawing>
      </w:r>
    </w:p>
    <w:p w14:paraId="66D60D86" w14:textId="543F9642" w:rsidR="00BF45BB" w:rsidRDefault="00BF45BB" w:rsidP="00FA1904">
      <w:pPr>
        <w:jc w:val="center"/>
      </w:pPr>
      <w:r>
        <w:t>(</w:t>
      </w:r>
      <w:r>
        <w:rPr>
          <w:rFonts w:hint="eastAsia"/>
        </w:rPr>
        <w:t>a</w:t>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6F06FEA7"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6D6A2F13" w:rsidR="00715383" w:rsidRDefault="00957E0E" w:rsidP="002C6892">
      <w:pPr>
        <w:jc w:val="both"/>
      </w:pPr>
      <w:r>
        <w:t>High</w:t>
      </w:r>
      <w:r w:rsidR="000A3455">
        <w:rPr>
          <w:rFonts w:hint="eastAsia"/>
        </w:rPr>
        <w:t>-</w:t>
      </w:r>
      <w:bookmarkStart w:id="1" w:name="_GoBack"/>
      <w:bookmarkEnd w:id="1"/>
      <w:r>
        <w:t>quality s</w:t>
      </w:r>
      <w:r w:rsidR="006C2917" w:rsidRPr="00E70EF3">
        <w:t>ampling is fundamental to achieve reliable results from multivariate model</w:t>
      </w:r>
      <w:r w:rsidR="000401BB">
        <w:t>ing</w:t>
      </w:r>
      <w:r w:rsidR="0016526D" w:rsidRPr="00E70EF3">
        <w:fldChar w:fldCharType="begin" w:fldLock="1"/>
      </w:r>
      <w:r w:rsidR="00E95361">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6&lt;/sup&gt;"},"properties":{"noteIndex":0},"schema":"https://github.com/citation-style-language/schema/raw/master/csl-citation.json"}</w:instrText>
      </w:r>
      <w:r w:rsidR="0016526D" w:rsidRPr="00E70EF3">
        <w:fldChar w:fldCharType="separate"/>
      </w:r>
      <w:r w:rsidR="00BB4083" w:rsidRPr="00BB4083">
        <w:rPr>
          <w:noProof/>
          <w:vertAlign w:val="superscript"/>
        </w:rPr>
        <w:t>36</w:t>
      </w:r>
      <w:r w:rsidR="0016526D" w:rsidRPr="00E70EF3">
        <w:fldChar w:fldCharType="end"/>
      </w:r>
      <w:r w:rsidR="007034ED" w:rsidRPr="00E70EF3">
        <w:t xml:space="preserve">. </w:t>
      </w:r>
      <w:r w:rsidR="00CC436F" w:rsidRPr="00E70EF3">
        <w:t>In this study</w:t>
      </w:r>
      <w:r w:rsidR="00EB4D85">
        <w:t xml:space="preserve">, </w:t>
      </w:r>
      <w:r w:rsidR="00C945C6">
        <w:t xml:space="preserve">rather than sampling from </w:t>
      </w:r>
      <w:r w:rsidR="005B13B8">
        <w:t xml:space="preserve">the </w:t>
      </w:r>
      <w:r w:rsidR="00C945C6">
        <w:t>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r w:rsidR="0066544E">
        <w:t>In addition</w:t>
      </w:r>
      <w:r w:rsidR="000401BB">
        <w:t>,</w:t>
      </w:r>
      <w:r w:rsidR="00144E40">
        <w:t xml:space="preserve"> </w:t>
      </w:r>
      <w:r w:rsidR="00064616">
        <w:t>the numbers of samples of each ric</w:t>
      </w:r>
      <w:r w:rsidR="001E73C5">
        <w:t>e</w:t>
      </w:r>
      <w:r w:rsidR="00064616">
        <w:t xml:space="preserve"> type were quite similar,</w:t>
      </w:r>
      <w:r w:rsidR="00823217">
        <w:t xml:space="preserve"> and </w:t>
      </w:r>
      <w:r w:rsidR="00064616">
        <w:t xml:space="preserve"> such a </w:t>
      </w:r>
      <w:r w:rsidR="000E0377">
        <w:t>balanced dataset</w:t>
      </w:r>
      <w:r w:rsidR="000401BB">
        <w:t xml:space="preserve"> </w:t>
      </w:r>
      <w:r w:rsidR="00064616">
        <w:t xml:space="preserve">prevented </w:t>
      </w:r>
      <w:r w:rsidR="00711010">
        <w:t xml:space="preserve">the </w:t>
      </w:r>
      <w:r w:rsidR="005B13B8">
        <w:t xml:space="preserve">occurrence </w:t>
      </w:r>
      <w:r w:rsidR="00711010">
        <w:t>of misclassification due to</w:t>
      </w:r>
      <w:r w:rsidR="005039BD">
        <w:t xml:space="preserve"> </w:t>
      </w:r>
      <w:r w:rsidR="007C03BD">
        <w:t>modeling with imbalanced dataset</w:t>
      </w:r>
      <w:r w:rsidR="00E95361">
        <w:fldChar w:fldCharType="begin" w:fldLock="1"/>
      </w:r>
      <w:r w:rsidR="00E1751E">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12,37&lt;/sup&gt;","plainTextFormattedCitation":"12,37","previouslyFormattedCitation":"&lt;sup&gt;12,38&lt;/sup&gt;"},"properties":{"noteIndex":0},"schema":"https://github.com/citation-style-language/schema/raw/master/csl-citation.json"}</w:instrText>
      </w:r>
      <w:r w:rsidR="00E95361">
        <w:fldChar w:fldCharType="separate"/>
      </w:r>
      <w:r w:rsidR="00E1751E" w:rsidRPr="00E1751E">
        <w:rPr>
          <w:noProof/>
          <w:vertAlign w:val="superscript"/>
        </w:rPr>
        <w:t>12,37</w:t>
      </w:r>
      <w:r w:rsidR="00E95361">
        <w:fldChar w:fldCharType="end"/>
      </w:r>
      <w:r w:rsidR="005039BD">
        <w:t xml:space="preserve"> </w:t>
      </w:r>
    </w:p>
    <w:p w14:paraId="54C9D6B2" w14:textId="7DF803DE" w:rsidR="002E62F6" w:rsidRPr="00AE7AF4" w:rsidRDefault="00054217" w:rsidP="00BD79FA">
      <w:pPr>
        <w:jc w:val="both"/>
      </w:pPr>
      <w:r>
        <w:lastRenderedPageBreak/>
        <w:t xml:space="preserve">To date, </w:t>
      </w:r>
      <w:r w:rsidR="008A39BF">
        <w:t xml:space="preserve">ML algorithms such as </w:t>
      </w:r>
      <w:r w:rsidR="008A39BF" w:rsidRPr="00A531B1">
        <w:t>SVM</w:t>
      </w:r>
      <w:r w:rsidR="00635599">
        <w:t xml:space="preserve"> </w:t>
      </w:r>
      <w:r w:rsidR="008A39BF">
        <w:t xml:space="preserve">and </w:t>
      </w:r>
      <w:r w:rsidR="008A39BF" w:rsidRPr="00562E7E">
        <w:t>RF</w:t>
      </w:r>
      <w:r w:rsidR="008A39BF">
        <w:t>, have been reported to outperform traditional MVA</w:t>
      </w:r>
      <w:r w:rsidR="008A39BF">
        <w:fldChar w:fldCharType="begin" w:fldLock="1"/>
      </w:r>
      <w:r w:rsidR="00E1751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8&lt;/sup&gt;","plainTextFormattedCitation":"38","previouslyFormattedCitation":"&lt;sup&gt;39&lt;/sup&gt;"},"properties":{"noteIndex":0},"schema":"https://github.com/citation-style-language/schema/raw/master/csl-citation.json"}</w:instrText>
      </w:r>
      <w:r w:rsidR="008A39BF">
        <w:fldChar w:fldCharType="separate"/>
      </w:r>
      <w:r w:rsidR="00E1751E" w:rsidRPr="00E1751E">
        <w:rPr>
          <w:noProof/>
          <w:vertAlign w:val="superscript"/>
        </w:rPr>
        <w:t>38</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E1751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E1751E">
        <w:rPr>
          <w:rFonts w:hint="eastAsia"/>
        </w:rPr>
        <w:instrText xml:space="preserve">d ( NIR ) spectroscopy : Focus on parameters optimization and model interpretation </w:instrText>
      </w:r>
      <w:r w:rsidR="00E1751E">
        <w:rPr>
          <w:rFonts w:hint="eastAsia"/>
        </w:rPr>
        <w:instrText>☆</w:instrText>
      </w:r>
      <w:r w:rsidR="00E1751E">
        <w:rPr>
          <w:rFonts w:hint="eastAsia"/>
        </w:rPr>
        <w:instrText>","type":"article-journal","volume":"96"},"uris":["http://www.mendeley.com/documents/?uuid=47137a07-3923-401b-95f6-51fd479e4280"]},{"id":"ITEM-2","itemData":{"DOI":"10.101</w:instrText>
      </w:r>
      <w:r w:rsidR="00E1751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39&lt;/sup&gt;","plainTextFormattedCitation":"12,39","previouslyFormattedCitation":"&lt;sup&gt;12,40&lt;/sup&gt;"},"properties":{"noteIndex":0},"schema":"https://github.com/citation-style-language/schema/raw/master/csl-citation.json"}</w:instrText>
      </w:r>
      <w:r w:rsidR="008A39BF">
        <w:fldChar w:fldCharType="separate"/>
      </w:r>
      <w:r w:rsidR="00E1751E" w:rsidRPr="00E1751E">
        <w:rPr>
          <w:noProof/>
          <w:vertAlign w:val="superscript"/>
        </w:rPr>
        <w:t>12,39</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r w:rsidR="00635599">
        <w:t xml:space="preserve">construction </w:t>
      </w:r>
      <w:r w:rsidR="00434E32">
        <w:t xml:space="preserve">of </w:t>
      </w:r>
      <w:r w:rsidR="00030F6F">
        <w:t xml:space="preserve">optimal </w:t>
      </w:r>
      <w:r w:rsidR="00434E32">
        <w:t>classifiers</w:t>
      </w:r>
      <w:r w:rsidR="00B54DD2">
        <w:t xml:space="preserve">. </w:t>
      </w:r>
      <w:r w:rsidR="0050617A">
        <w:t xml:space="preserve">Beyond </w:t>
      </w:r>
      <w:r w:rsidR="00F90A4D">
        <w:t>the</w:t>
      </w:r>
      <w:r w:rsidR="00B43A11">
        <w:t xml:space="preserve"> function of </w:t>
      </w:r>
      <w:r w:rsidR="00823A69">
        <w:t>reducing dimension</w:t>
      </w:r>
      <w:r w:rsidR="004E7EAA">
        <w:t>s</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as </w:t>
      </w:r>
      <w:r w:rsidR="008C7690">
        <w:t>biomarkers</w:t>
      </w:r>
      <w:r w:rsidR="00276528">
        <w:fldChar w:fldCharType="begin" w:fldLock="1"/>
      </w:r>
      <w:r w:rsidR="00E1751E">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0&lt;/sup&gt;","plainTextFormattedCitation":"40","previouslyFormattedCitation":"&lt;sup&gt;41&lt;/sup&gt;"},"properties":{"noteIndex":0},"schema":"https://github.com/citation-style-language/schema/raw/master/csl-citation.json"}</w:instrText>
      </w:r>
      <w:r w:rsidR="00276528">
        <w:fldChar w:fldCharType="separate"/>
      </w:r>
      <w:r w:rsidR="00E1751E" w:rsidRPr="00E1751E">
        <w:rPr>
          <w:noProof/>
          <w:vertAlign w:val="superscript"/>
        </w:rPr>
        <w:t>40</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2"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2"/>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r w:rsidR="005E3336">
        <w:t xml:space="preserve">twenty-one </w:t>
      </w:r>
      <w:r w:rsidR="00BD3AEF">
        <w:t xml:space="preserve">elements </w:t>
      </w:r>
      <w:r w:rsidR="00053B32">
        <w:t xml:space="preserve">were also found to be </w:t>
      </w:r>
      <w:r w:rsidR="00BD3AEF">
        <w:t>the most relevant for the differentiation between rice samples from two geographical origins</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r w:rsidR="000B42A7">
        <w:t>W</w:t>
      </w:r>
      <w:r w:rsidR="000B42A7" w:rsidRPr="009A0C81">
        <w:t>ith</w:t>
      </w:r>
      <w:r w:rsidR="000B42A7">
        <w:t xml:space="preserve"> one feature (</w:t>
      </w:r>
      <w:r w:rsidR="000B42A7">
        <w:rPr>
          <w:vertAlign w:val="superscript"/>
        </w:rPr>
        <w:t>27</w:t>
      </w:r>
      <w:r w:rsidR="000B42A7">
        <w:t xml:space="preserve">Al), the mean cross-validation accuracy for RF and SVM were 48% and 63% respectively, </w:t>
      </w:r>
      <w:r w:rsidR="000B42A7">
        <w:rPr>
          <w:rFonts w:hint="eastAsia"/>
        </w:rPr>
        <w:t>bot</w:t>
      </w:r>
      <w:r w:rsidR="000B42A7">
        <w:t xml:space="preserve">h of which reached up to </w:t>
      </w:r>
      <w:r w:rsidR="00BD79FA">
        <w:t>100% 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r w:rsidR="00DF2B63">
        <w:t xml:space="preserve"> </w:t>
      </w:r>
      <w:commentRangeStart w:id="3"/>
      <w:r w:rsidR="00E60282">
        <w:t xml:space="preserve">Eventually, the </w:t>
      </w:r>
      <w:r w:rsidR="00715A8B">
        <w:t xml:space="preserve">optimal </w:t>
      </w:r>
      <w:r w:rsidR="00E60282">
        <w:t xml:space="preserve">classifiers were </w:t>
      </w:r>
      <w:r w:rsidR="00017F66">
        <w:t xml:space="preserve">constructed with </w:t>
      </w:r>
      <w:r w:rsidR="00E60282">
        <w:t xml:space="preserve">four features </w:t>
      </w:r>
      <w:r w:rsidR="00017F66">
        <w:t xml:space="preserve">and </w:t>
      </w:r>
      <w:r w:rsidR="00D04B87">
        <w:t xml:space="preserve">optimized </w:t>
      </w:r>
      <w:r w:rsidR="00E60282">
        <w:t>hyperparameters</w:t>
      </w:r>
      <w:r w:rsidR="00703353">
        <w:t xml:space="preserve"> </w:t>
      </w:r>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r w:rsidR="00D04B87">
        <w:t xml:space="preserve"> for RF; ‘</w:t>
      </w:r>
      <w:proofErr w:type="spellStart"/>
      <w:r w:rsidR="00D04B87">
        <w:t>rbf</w:t>
      </w:r>
      <w:proofErr w:type="spellEnd"/>
      <w:r w:rsidR="00D04B87">
        <w:t>’ kernel, with C value =1 and gamma value = 0.1 for SVM)</w:t>
      </w:r>
      <w:r w:rsidR="00293284">
        <w:t>.</w:t>
      </w:r>
      <w:r w:rsidR="00635599">
        <w:t xml:space="preserve"> </w:t>
      </w:r>
      <w:r w:rsidR="00A703A0">
        <w:t>Notably</w:t>
      </w:r>
      <w:r w:rsidR="002E62F6">
        <w:t xml:space="preserve">, </w:t>
      </w:r>
      <w:r w:rsidR="00A50060">
        <w:t xml:space="preserve">in our study </w:t>
      </w:r>
      <w:r w:rsidR="002E62F6" w:rsidRPr="0019172A">
        <w:rPr>
          <w:rFonts w:ascii="Calibri" w:eastAsia="SimSun" w:hAnsi="Calibri" w:cs="Calibri"/>
        </w:rPr>
        <w:t xml:space="preserve">feature selection </w:t>
      </w:r>
      <w:r w:rsidR="00A50060">
        <w:rPr>
          <w:rFonts w:ascii="Calibri" w:eastAsia="SimSun" w:hAnsi="Calibri" w:cs="Calibri"/>
        </w:rPr>
        <w:t xml:space="preserve">was applied </w:t>
      </w:r>
      <w:r w:rsidR="002E62F6" w:rsidRPr="0019172A">
        <w:rPr>
          <w:rFonts w:ascii="Calibri" w:eastAsia="SimSun" w:hAnsi="Calibri" w:cs="Calibri"/>
        </w:rPr>
        <w:t xml:space="preserve">solely on </w:t>
      </w:r>
      <w:r w:rsidR="00A703A0">
        <w:rPr>
          <w:rFonts w:ascii="Calibri" w:eastAsia="SimSun" w:hAnsi="Calibri" w:cs="Calibri"/>
        </w:rPr>
        <w:t xml:space="preserve">the </w:t>
      </w:r>
      <w:r w:rsidR="002E62F6" w:rsidRPr="0019172A">
        <w:rPr>
          <w:rFonts w:ascii="Calibri" w:eastAsia="SimSun" w:hAnsi="Calibri" w:cs="Calibri"/>
        </w:rPr>
        <w:t xml:space="preserve">training set </w:t>
      </w:r>
      <w:r w:rsidR="00694433">
        <w:rPr>
          <w:rFonts w:ascii="Calibri" w:eastAsia="SimSun" w:hAnsi="Calibri" w:cs="Calibri"/>
        </w:rPr>
        <w:t>rather than</w:t>
      </w:r>
      <w:r w:rsidR="002E62F6">
        <w:rPr>
          <w:rFonts w:ascii="Calibri" w:eastAsia="SimSun" w:hAnsi="Calibri" w:cs="Calibri"/>
        </w:rPr>
        <w:t xml:space="preserve"> the entire dat</w:t>
      </w:r>
      <w:r w:rsidR="002E62F6">
        <w:rPr>
          <w:rFonts w:ascii="Calibri" w:eastAsia="SimSun" w:hAnsi="Calibri" w:cs="Calibri" w:hint="eastAsia"/>
        </w:rPr>
        <w:t>aset</w:t>
      </w:r>
      <w:r w:rsidR="002E62F6">
        <w:rPr>
          <w:rFonts w:ascii="Calibri" w:eastAsia="SimSun" w:hAnsi="Calibri" w:cs="Calibri"/>
        </w:rPr>
        <w:t xml:space="preserve">, </w:t>
      </w:r>
      <w:r w:rsidR="00A50060">
        <w:rPr>
          <w:rFonts w:ascii="Calibri" w:eastAsia="SimSun" w:hAnsi="Calibri" w:cs="Calibri"/>
        </w:rPr>
        <w:t xml:space="preserve">which </w:t>
      </w:r>
      <w:r w:rsidR="002E62F6" w:rsidRPr="0019172A">
        <w:rPr>
          <w:rFonts w:ascii="Calibri" w:eastAsia="SimSun" w:hAnsi="Calibri" w:cs="Calibri"/>
        </w:rPr>
        <w:t>eliminate</w:t>
      </w:r>
      <w:r w:rsidR="00A703A0">
        <w:rPr>
          <w:rFonts w:ascii="Calibri" w:eastAsia="SimSun" w:hAnsi="Calibri" w:cs="Calibri"/>
        </w:rPr>
        <w:t>d</w:t>
      </w:r>
      <w:r w:rsidR="002E62F6" w:rsidRPr="0019172A">
        <w:rPr>
          <w:rFonts w:ascii="Calibri" w:eastAsia="SimSun" w:hAnsi="Calibri" w:cs="Calibri"/>
        </w:rPr>
        <w:t xml:space="preserve"> </w:t>
      </w:r>
      <w:r w:rsidR="004A039C">
        <w:rPr>
          <w:rFonts w:ascii="Calibri" w:eastAsia="SimSun" w:hAnsi="Calibri" w:cs="Calibri"/>
        </w:rPr>
        <w:t xml:space="preserve">the </w:t>
      </w:r>
      <w:r w:rsidR="00A703A0">
        <w:rPr>
          <w:rFonts w:ascii="Calibri" w:eastAsia="SimSun" w:hAnsi="Calibri" w:cs="Calibri"/>
        </w:rPr>
        <w:t xml:space="preserve">risk </w:t>
      </w:r>
      <w:r w:rsidR="002E62F6" w:rsidRPr="0019172A">
        <w:rPr>
          <w:rFonts w:ascii="Calibri" w:eastAsia="SimSun" w:hAnsi="Calibri" w:cs="Calibri"/>
        </w:rPr>
        <w:t>of selection b</w:t>
      </w:r>
      <w:r w:rsidR="002E62F6">
        <w:rPr>
          <w:rFonts w:ascii="Calibri" w:eastAsia="SimSun" w:hAnsi="Calibri" w:cs="Calibri"/>
        </w:rPr>
        <w:t>ias</w:t>
      </w:r>
      <w:r w:rsidR="002E62F6">
        <w:rPr>
          <w:rFonts w:ascii="Calibri" w:eastAsia="SimSun" w:hAnsi="Calibri" w:cs="Calibri"/>
        </w:rPr>
        <w:fldChar w:fldCharType="begin" w:fldLock="1"/>
      </w:r>
      <w:r w:rsidR="00E1751E">
        <w:rPr>
          <w:rFonts w:ascii="Calibri" w:eastAsia="SimSun"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1&lt;/sup&gt;","plainTextFormattedCitation":"41","previouslyFormattedCitation":"&lt;sup&gt;42&lt;/sup&gt;"},"properties":{"noteIndex":0},"schema":"https://github.com/citation-style-language/schema/raw/master/csl-citation.json"}</w:instrText>
      </w:r>
      <w:r w:rsidR="002E62F6">
        <w:rPr>
          <w:rFonts w:ascii="Calibri" w:eastAsia="SimSun" w:hAnsi="Calibri" w:cs="Calibri"/>
        </w:rPr>
        <w:fldChar w:fldCharType="separate"/>
      </w:r>
      <w:r w:rsidR="00E1751E" w:rsidRPr="00E1751E">
        <w:rPr>
          <w:rFonts w:ascii="Calibri" w:eastAsia="SimSun" w:hAnsi="Calibri" w:cs="Calibri"/>
          <w:noProof/>
          <w:vertAlign w:val="superscript"/>
        </w:rPr>
        <w:t>41</w:t>
      </w:r>
      <w:r w:rsidR="002E62F6">
        <w:rPr>
          <w:rFonts w:ascii="Calibri" w:eastAsia="SimSun" w:hAnsi="Calibri" w:cs="Calibri"/>
        </w:rPr>
        <w:fldChar w:fldCharType="end"/>
      </w:r>
      <w:r w:rsidR="004A039C">
        <w:rPr>
          <w:rFonts w:ascii="Calibri" w:eastAsia="SimSun" w:hAnsi="Calibri" w:cs="Calibri"/>
        </w:rPr>
        <w:t>.</w:t>
      </w:r>
      <w:commentRangeEnd w:id="3"/>
      <w:r w:rsidR="005F31DE">
        <w:rPr>
          <w:rStyle w:val="CommentReference"/>
        </w:rPr>
        <w:commentReference w:id="3"/>
      </w:r>
    </w:p>
    <w:p w14:paraId="6091E972" w14:textId="160A747F" w:rsidR="00DC0C6F" w:rsidRDefault="00DC0C6F" w:rsidP="00DC0C6F">
      <w:pPr>
        <w:jc w:val="center"/>
      </w:pPr>
    </w:p>
    <w:p w14:paraId="6881DF3B" w14:textId="149C378D" w:rsidR="001354F4" w:rsidRDefault="006B4D88" w:rsidP="00DC0C6F">
      <w:pPr>
        <w:jc w:val="center"/>
      </w:pPr>
      <w:r>
        <w:rPr>
          <w:noProof/>
        </w:rPr>
        <w:drawing>
          <wp:inline distT="0" distB="0" distL="0" distR="0" wp14:anchorId="02D36779" wp14:editId="73C7A0C5">
            <wp:extent cx="6057900" cy="33830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89260" cy="3400558"/>
                    </a:xfrm>
                    <a:prstGeom prst="rect">
                      <a:avLst/>
                    </a:prstGeom>
                    <a:noFill/>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lastRenderedPageBreak/>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9EDC" w14:textId="14C8C6FD" w:rsidR="00D47607" w:rsidRDefault="00D47607" w:rsidP="00D47607">
      <w:pPr>
        <w:jc w:val="center"/>
      </w:pPr>
      <w:r>
        <w:rPr>
          <w:rFonts w:hint="eastAsia"/>
        </w:rPr>
        <w:t>(</w:t>
      </w:r>
      <w:r>
        <w:t>b)</w:t>
      </w:r>
    </w:p>
    <w:p w14:paraId="6B587961" w14:textId="39D11474"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accuracy achieved by the classification models with different feature subsets</w:t>
      </w:r>
      <w:r>
        <w:t xml:space="preserve">. </w:t>
      </w:r>
    </w:p>
    <w:p w14:paraId="45547F61" w14:textId="424D6811" w:rsidR="004E0E8B" w:rsidRDefault="000A53F1" w:rsidP="000A1A80">
      <w:pPr>
        <w:jc w:val="both"/>
      </w:pPr>
      <w:commentRangeStart w:id="4"/>
      <w:r>
        <w:t>While</w:t>
      </w:r>
      <w:commentRangeEnd w:id="4"/>
      <w:r w:rsidR="00F45FAA">
        <w:rPr>
          <w:rStyle w:val="CommentReference"/>
        </w:rPr>
        <w:commentReference w:id="4"/>
      </w:r>
      <w:r>
        <w:t xml:space="preserve"> the goodness of fit of the model </w:t>
      </w:r>
      <w:r w:rsidR="00C44777">
        <w:rPr>
          <w:rFonts w:hint="eastAsia"/>
        </w:rPr>
        <w:t>was</w:t>
      </w:r>
      <w:r w:rsidR="00C44777">
        <w:t xml:space="preserve"> assessed by </w:t>
      </w:r>
      <w:r>
        <w:t>cross-validation</w:t>
      </w:r>
      <w:r w:rsidR="001538A3">
        <w:t xml:space="preserve"> on the training set</w:t>
      </w:r>
      <w:r>
        <w:t>, the model performance should be</w:t>
      </w:r>
      <w:r w:rsidR="00102B8D">
        <w:t xml:space="preserve"> ultimately</w:t>
      </w:r>
      <w:r>
        <w:t xml:space="preserve"> validated </w:t>
      </w:r>
      <w:r w:rsidR="00BE6F9F">
        <w:t xml:space="preserve">on </w:t>
      </w:r>
      <w:r w:rsidR="005B13B8">
        <w:t xml:space="preserve">a </w:t>
      </w:r>
      <w:r w:rsidR="00F62910">
        <w:t xml:space="preserve">dataset obtained from </w:t>
      </w:r>
      <w:r w:rsidR="00E943CA">
        <w:t xml:space="preserve">additional </w:t>
      </w:r>
      <w:r w:rsidR="00F62910">
        <w:t>samples</w:t>
      </w:r>
      <w:r w:rsidR="00E943CA" w:rsidRPr="00310CC1">
        <w:fldChar w:fldCharType="begin" w:fldLock="1"/>
      </w:r>
      <w:r w:rsidR="00E1751E">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E943CA" w:rsidRPr="00310CC1">
        <w:fldChar w:fldCharType="separate"/>
      </w:r>
      <w:r w:rsidR="00E943CA" w:rsidRPr="00752719">
        <w:rPr>
          <w:noProof/>
          <w:vertAlign w:val="superscript"/>
        </w:rPr>
        <w:t>16</w:t>
      </w:r>
      <w:r w:rsidR="00E943CA" w:rsidRPr="00310CC1">
        <w:fldChar w:fldCharType="end"/>
      </w:r>
      <w:r w:rsidR="00752719">
        <w:t xml:space="preserve">. </w:t>
      </w:r>
      <w:r w:rsidR="00610F95">
        <w:t xml:space="preserve"> </w:t>
      </w:r>
      <w:r w:rsidR="0008257C">
        <w:t xml:space="preserve">According to the Principle of </w:t>
      </w:r>
      <w:r w:rsidR="00CA2BA4">
        <w:t>Proper Validation</w:t>
      </w:r>
      <w:r w:rsidR="00610F95">
        <w:t xml:space="preserve"> (PPV)</w:t>
      </w:r>
      <w:r w:rsidR="00CA2BA4">
        <w:t xml:space="preserve">, independent </w:t>
      </w:r>
      <w:r w:rsidR="00F66288">
        <w:t>validation</w:t>
      </w:r>
      <w:r w:rsidR="00061B6C">
        <w:t xml:space="preserve"> using</w:t>
      </w:r>
      <w:r w:rsidR="0034007A">
        <w:t xml:space="preserve"> </w:t>
      </w:r>
      <w:r w:rsidR="00CA2BA4">
        <w:t xml:space="preserve">a </w:t>
      </w:r>
      <w:r w:rsidR="001239DA">
        <w:t>separate dataset</w:t>
      </w:r>
      <w:r w:rsidR="00BD2C35">
        <w:t xml:space="preserve"> </w:t>
      </w:r>
      <w:r w:rsidR="00FE0277">
        <w:t xml:space="preserve">is </w:t>
      </w:r>
      <w:r w:rsidR="007F0259">
        <w:t xml:space="preserve">the </w:t>
      </w:r>
      <w:r w:rsidR="00B23251">
        <w:t xml:space="preserve">one and </w:t>
      </w:r>
      <w:r w:rsidR="007F0259">
        <w:t>only</w:t>
      </w:r>
      <w:r w:rsidR="00B23251">
        <w:t xml:space="preserve"> valid paradigm</w:t>
      </w:r>
      <w:r w:rsidR="006E22F5">
        <w:t xml:space="preserve"> for model assessment</w:t>
      </w:r>
      <w:r w:rsidR="004F1376">
        <w:t>, since</w:t>
      </w:r>
      <w:r w:rsidR="00BD2C35">
        <w:t xml:space="preserve"> the</w:t>
      </w:r>
      <w:r w:rsidR="004F1376">
        <w:t xml:space="preserve"> </w:t>
      </w:r>
      <w:r w:rsidR="00BD2C35">
        <w:t>testing set</w:t>
      </w:r>
      <w:r w:rsidR="00F2636D">
        <w:t xml:space="preserve"> </w:t>
      </w:r>
      <w:r w:rsidR="00E25F13">
        <w:t xml:space="preserve">represents the future working situation of </w:t>
      </w:r>
      <w:r w:rsidR="009A249E">
        <w:t>such particular</w:t>
      </w:r>
      <w:r w:rsidR="008309E9">
        <w:t xml:space="preserve"> model</w:t>
      </w:r>
      <w:r w:rsidR="00CE3E2B">
        <w:fldChar w:fldCharType="begin" w:fldLock="1"/>
      </w:r>
      <w:r w:rsidR="00E1751E">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instrText>
      </w:r>
      <w:r w:rsidR="00CE3E2B">
        <w:fldChar w:fldCharType="separate"/>
      </w:r>
      <w:r w:rsidR="00E1751E" w:rsidRPr="00E1751E">
        <w:rPr>
          <w:noProof/>
          <w:vertAlign w:val="superscript"/>
        </w:rPr>
        <w:t>42</w:t>
      </w:r>
      <w:r w:rsidR="00CE3E2B">
        <w:fldChar w:fldCharType="end"/>
      </w:r>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r w:rsidR="00453CD4">
        <w:t>make predictions of geographical origins with 100% accuracy for all six types of Chinese GI rice</w:t>
      </w:r>
      <w:r w:rsidR="000A1A80">
        <w:t xml:space="preserve">. </w:t>
      </w:r>
      <w:r w:rsidR="00F3530F">
        <w:t>The result demonstrated</w:t>
      </w:r>
      <w:r w:rsidR="000A1A80">
        <w:t xml:space="preserve"> the </w:t>
      </w:r>
      <w:r w:rsidR="00156957">
        <w:t xml:space="preserve">effectiveness </w:t>
      </w:r>
      <w:r w:rsidR="000A1A80">
        <w:t xml:space="preserve">of the </w:t>
      </w:r>
      <w:r w:rsidR="0003416D">
        <w:t xml:space="preserve">workflow </w:t>
      </w:r>
      <w:r w:rsidR="000A1A80">
        <w:t>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1A5B4EA8" w:rsidR="004E0E8B" w:rsidRDefault="000A163A" w:rsidP="004E0E8B">
      <w:r>
        <w:t>Table 2.</w:t>
      </w:r>
      <w:r w:rsidR="004E0E8B">
        <w:t xml:space="preserve"> </w:t>
      </w:r>
      <w:r w:rsidR="00945232">
        <w:t xml:space="preserve">Confusion </w:t>
      </w:r>
      <w:r w:rsidR="004E0E8B">
        <w:t xml:space="preserve">matrix </w:t>
      </w:r>
      <w:r w:rsidR="00945232">
        <w:t>for</w:t>
      </w:r>
      <w:r>
        <w:t xml:space="preserve"> the</w:t>
      </w:r>
      <w:r w:rsidR="00945232">
        <w:t xml:space="preserve"> </w:t>
      </w:r>
      <w:r w:rsidR="004E0E8B">
        <w:t xml:space="preserve">independent validation </w:t>
      </w:r>
      <w:r w:rsidR="00945232">
        <w:t xml:space="preserve">using </w:t>
      </w:r>
      <w:r>
        <w:t>the</w:t>
      </w:r>
      <w:r w:rsidR="00A82420">
        <w:t xml:space="preserve"> </w:t>
      </w:r>
      <w:r w:rsidR="00945232">
        <w:t>testing set</w:t>
      </w:r>
      <w:r w:rsidR="004E0E8B">
        <w:t>.</w:t>
      </w:r>
    </w:p>
    <w:p w14:paraId="3BE54D49" w14:textId="76B5B043" w:rsidR="00790AC3" w:rsidRDefault="00790AC3" w:rsidP="004E0E8B"/>
    <w:p w14:paraId="3337E437" w14:textId="04A980C2" w:rsidR="00790AC3" w:rsidRDefault="00790AC3" w:rsidP="004E0E8B"/>
    <w:p w14:paraId="75BD5216" w14:textId="7EFD0FA0" w:rsidR="00790AC3" w:rsidRDefault="00790AC3" w:rsidP="004E0E8B"/>
    <w:p w14:paraId="4D4D6383" w14:textId="039A9E34" w:rsidR="00790AC3" w:rsidRDefault="00790AC3" w:rsidP="004E0E8B"/>
    <w:p w14:paraId="5DB3D23B" w14:textId="03365B19" w:rsidR="00790AC3" w:rsidRDefault="00790AC3" w:rsidP="004E0E8B"/>
    <w:p w14:paraId="57517AD0" w14:textId="2D8878BF" w:rsidR="00790AC3" w:rsidRDefault="00790AC3" w:rsidP="004E0E8B"/>
    <w:p w14:paraId="6725C86A" w14:textId="77777777" w:rsidR="00790AC3" w:rsidRDefault="00790AC3" w:rsidP="004E0E8B"/>
    <w:tbl>
      <w:tblPr>
        <w:tblW w:w="9251" w:type="dxa"/>
        <w:tblLook w:val="04A0" w:firstRow="1" w:lastRow="0" w:firstColumn="1" w:lastColumn="0" w:noHBand="0" w:noVBand="1"/>
      </w:tblPr>
      <w:tblGrid>
        <w:gridCol w:w="1261"/>
        <w:gridCol w:w="1169"/>
        <w:gridCol w:w="1194"/>
        <w:gridCol w:w="1088"/>
        <w:gridCol w:w="1279"/>
        <w:gridCol w:w="1136"/>
        <w:gridCol w:w="1046"/>
        <w:gridCol w:w="1078"/>
      </w:tblGrid>
      <w:tr w:rsidR="000A163A" w:rsidRPr="00213E20" w14:paraId="01DCB656" w14:textId="77777777" w:rsidTr="000A163A">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lastRenderedPageBreak/>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821"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0A163A">
        <w:trPr>
          <w:trHeight w:val="315"/>
        </w:trPr>
        <w:tc>
          <w:tcPr>
            <w:tcW w:w="1261"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194"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1088"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36"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046"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0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0A163A" w:rsidRPr="00213E20" w14:paraId="3D1C34CF" w14:textId="77777777" w:rsidTr="000A163A">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RF</w:t>
            </w:r>
          </w:p>
        </w:tc>
        <w:tc>
          <w:tcPr>
            <w:tcW w:w="1169"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CD58D00" w14:textId="77777777" w:rsidTr="000A163A">
        <w:trPr>
          <w:trHeight w:val="300"/>
        </w:trPr>
        <w:tc>
          <w:tcPr>
            <w:tcW w:w="1261"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35F01CD" w14:textId="77777777" w:rsidTr="000A163A">
        <w:trPr>
          <w:trHeight w:val="300"/>
        </w:trPr>
        <w:tc>
          <w:tcPr>
            <w:tcW w:w="1261"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308BC366" w14:textId="77777777" w:rsidTr="000A163A">
        <w:trPr>
          <w:trHeight w:val="300"/>
        </w:trPr>
        <w:tc>
          <w:tcPr>
            <w:tcW w:w="1261"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ED2BA55" w14:textId="77777777" w:rsidTr="000A163A">
        <w:trPr>
          <w:trHeight w:val="300"/>
        </w:trPr>
        <w:tc>
          <w:tcPr>
            <w:tcW w:w="1261"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A311D63" w14:textId="77777777" w:rsidTr="000A163A">
        <w:trPr>
          <w:trHeight w:val="315"/>
        </w:trPr>
        <w:tc>
          <w:tcPr>
            <w:tcW w:w="1261"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0A163A" w:rsidRPr="00213E20" w14:paraId="237BDAAF" w14:textId="77777777" w:rsidTr="000A163A">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SVM</w:t>
            </w:r>
          </w:p>
        </w:tc>
        <w:tc>
          <w:tcPr>
            <w:tcW w:w="1169"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6E94917" w14:textId="77777777" w:rsidTr="000A163A">
        <w:trPr>
          <w:trHeight w:val="300"/>
        </w:trPr>
        <w:tc>
          <w:tcPr>
            <w:tcW w:w="1261"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DBA0B12" w14:textId="77777777" w:rsidTr="000A163A">
        <w:trPr>
          <w:trHeight w:val="300"/>
        </w:trPr>
        <w:tc>
          <w:tcPr>
            <w:tcW w:w="1261"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FA5669E" w14:textId="77777777" w:rsidTr="000A163A">
        <w:trPr>
          <w:trHeight w:val="300"/>
        </w:trPr>
        <w:tc>
          <w:tcPr>
            <w:tcW w:w="1261"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01EC1F2" w14:textId="77777777" w:rsidTr="000A163A">
        <w:trPr>
          <w:trHeight w:val="300"/>
        </w:trPr>
        <w:tc>
          <w:tcPr>
            <w:tcW w:w="1261"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366B2B4" w14:textId="77777777" w:rsidTr="000A163A">
        <w:trPr>
          <w:trHeight w:val="315"/>
        </w:trPr>
        <w:tc>
          <w:tcPr>
            <w:tcW w:w="1261"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7C94675D" w:rsidR="00D272E6" w:rsidRDefault="00214259" w:rsidP="00693BA3">
      <w:pPr>
        <w:jc w:val="both"/>
      </w:pPr>
      <w:r>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w:t>
      </w:r>
      <w:r w:rsidR="0064148A">
        <w:t xml:space="preserve">i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E1751E">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3,44&lt;/sup&gt;","plainTextFormattedCitation":"43,44","previouslyFormattedCitation":"&lt;sup&gt;44,45&lt;/sup&gt;"},"properties":{"noteIndex":0},"schema":"https://github.com/citation-style-language/schema/raw/master/csl-citation.json"}</w:instrText>
      </w:r>
      <w:r w:rsidR="00900953">
        <w:fldChar w:fldCharType="separate"/>
      </w:r>
      <w:r w:rsidR="00E1751E" w:rsidRPr="00E1751E">
        <w:rPr>
          <w:noProof/>
          <w:vertAlign w:val="superscript"/>
        </w:rPr>
        <w:t>43,44</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proofErr w:type="gramStart"/>
      <w:r w:rsidR="00B71E6B">
        <w:t>three domina</w:t>
      </w:r>
      <w:r w:rsidR="0064148A">
        <w:t>nt</w:t>
      </w:r>
      <w:proofErr w:type="gramEnd"/>
      <w:r w:rsidR="00B71E6B">
        <w:t xml:space="preserv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E1751E">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5&lt;/sup&gt;","plainTextFormattedCitation":"45","previouslyFormattedCitation":"&lt;sup&gt;46&lt;/sup&gt;"},"properties":{"noteIndex":0},"schema":"https://github.com/citation-style-language/schema/raw/master/csl-citation.json"}</w:instrText>
      </w:r>
      <w:r w:rsidR="00B71E6B">
        <w:fldChar w:fldCharType="separate"/>
      </w:r>
      <w:r w:rsidR="00E1751E" w:rsidRPr="00E1751E">
        <w:rPr>
          <w:noProof/>
          <w:vertAlign w:val="superscript"/>
        </w:rPr>
        <w:t>45</w:t>
      </w:r>
      <w:r w:rsidR="00B71E6B">
        <w:fldChar w:fldCharType="end"/>
      </w:r>
      <w:r w:rsidR="00B71E6B" w:rsidRPr="00DA3487">
        <w:rPr>
          <w:vertAlign w:val="superscript"/>
        </w:rPr>
        <w:t>,</w:t>
      </w:r>
      <w:r w:rsidR="00B71E6B">
        <w:fldChar w:fldCharType="begin" w:fldLock="1"/>
      </w:r>
      <w:r w:rsidR="00E1751E">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6&lt;/sup&gt;","plainTextFormattedCitation":"46","previouslyFormattedCitation":"&lt;sup&gt;47&lt;/sup&gt;"},"properties":{"noteIndex":0},"schema":"https://github.com/citation-style-language/schema/raw/master/csl-citation.json"}</w:instrText>
      </w:r>
      <w:r w:rsidR="00B71E6B">
        <w:fldChar w:fldCharType="separate"/>
      </w:r>
      <w:r w:rsidR="00E1751E" w:rsidRPr="00E1751E">
        <w:rPr>
          <w:noProof/>
          <w:vertAlign w:val="superscript"/>
        </w:rPr>
        <w:t>46</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580DA6A1" w14:textId="2FB651DA" w:rsidR="00EC4346" w:rsidRDefault="00900B94" w:rsidP="00085F0C">
      <w:pPr>
        <w:spacing w:after="0" w:line="240" w:lineRule="auto"/>
      </w:pPr>
      <w:r>
        <w:rPr>
          <w:noProof/>
        </w:rPr>
        <w:lastRenderedPageBreak/>
        <w:drawing>
          <wp:inline distT="0" distB="0" distL="0" distR="0" wp14:anchorId="18FE999C" wp14:editId="762A964A">
            <wp:extent cx="5495754" cy="363837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13080" cy="3649847"/>
                    </a:xfrm>
                    <a:prstGeom prst="rect">
                      <a:avLst/>
                    </a:prstGeom>
                    <a:noFill/>
                  </pic:spPr>
                </pic:pic>
              </a:graphicData>
            </a:graphic>
          </wp:inline>
        </w:drawing>
      </w:r>
    </w:p>
    <w:p w14:paraId="29CDE4D5" w14:textId="33E36CC5" w:rsidR="00085F0C" w:rsidRDefault="00085F0C" w:rsidP="0094731B">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w:t>
      </w:r>
      <w:r w:rsidR="00FB5831" w:rsidRPr="00E82E0D">
        <w:rPr>
          <w:vertAlign w:val="superscript"/>
        </w:rPr>
        <w:t>27</w:t>
      </w:r>
      <w:r w:rsidR="00FB5831">
        <w:t xml:space="preserve">Al, </w:t>
      </w:r>
      <w:r w:rsidR="00FB5831" w:rsidRPr="00E82E0D">
        <w:rPr>
          <w:vertAlign w:val="superscript"/>
        </w:rPr>
        <w:t>85</w:t>
      </w:r>
      <w:r w:rsidR="00FB5831">
        <w:t xml:space="preserve">Rb, </w:t>
      </w:r>
      <w:r w:rsidR="00FB5831" w:rsidRPr="00E82E0D">
        <w:rPr>
          <w:vertAlign w:val="superscript"/>
        </w:rPr>
        <w:t>10</w:t>
      </w:r>
      <w:r w:rsidR="00FB5831">
        <w:t>B</w:t>
      </w:r>
      <w:r w:rsidR="00657184">
        <w:t xml:space="preserve"> </w:t>
      </w:r>
      <w:r w:rsidR="00FB5831">
        <w:t xml:space="preserve">and </w:t>
      </w:r>
      <w:r w:rsidR="00FB5831" w:rsidRPr="00E82E0D">
        <w:rPr>
          <w:vertAlign w:val="superscript"/>
        </w:rPr>
        <w:t>23</w:t>
      </w:r>
      <w:proofErr w:type="gramStart"/>
      <w:r w:rsidR="00FB5831">
        <w:t>Na</w:t>
      </w:r>
      <w:r w:rsidR="00FB5831" w:rsidDel="00FB5831">
        <w:t xml:space="preserve"> </w:t>
      </w:r>
      <w:r>
        <w:t>)</w:t>
      </w:r>
      <w:proofErr w:type="gramEnd"/>
      <w:r w:rsidRPr="00FC7477">
        <w:t xml:space="preserve"> in </w:t>
      </w:r>
      <w:r w:rsidR="00E35266">
        <w:t xml:space="preserve">the </w:t>
      </w:r>
      <w:r w:rsidRPr="00FC7477">
        <w:t>six types of Chinese GI rice.</w:t>
      </w:r>
    </w:p>
    <w:p w14:paraId="36D08A8C" w14:textId="77777777" w:rsidR="0094731B" w:rsidRDefault="0094731B" w:rsidP="0094731B">
      <w:pPr>
        <w:spacing w:after="0" w:line="240" w:lineRule="auto"/>
        <w:jc w:val="both"/>
        <w:rPr>
          <w:rFonts w:ascii="Calibri" w:eastAsia="SimSun" w:hAnsi="Calibri" w:cs="Calibri"/>
        </w:rPr>
      </w:pPr>
    </w:p>
    <w:p w14:paraId="6269296A" w14:textId="75F219C1" w:rsidR="00803AB3" w:rsidRPr="00BE3295" w:rsidRDefault="00803AB3" w:rsidP="00803AB3">
      <w:pPr>
        <w:jc w:val="both"/>
        <w:rPr>
          <w:iCs/>
        </w:rPr>
      </w:pPr>
      <w:r>
        <w:t>In a previously published study on Brazilian rice</w:t>
      </w:r>
      <w:r>
        <w:fldChar w:fldCharType="begin" w:fldLock="1"/>
      </w:r>
      <w: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fldChar w:fldCharType="separate"/>
      </w:r>
      <w:r w:rsidRPr="002C0B5B">
        <w:rPr>
          <w:noProof/>
          <w:vertAlign w:val="superscript"/>
        </w:rPr>
        <w:t>12</w:t>
      </w:r>
      <w:r>
        <w:fldChar w:fldCharType="end"/>
      </w:r>
      <w:r>
        <w:t xml:space="preserve">, it has been reported that </w:t>
      </w:r>
      <w:r w:rsidRPr="00CB36B0">
        <w:rPr>
          <w:vertAlign w:val="superscript"/>
        </w:rPr>
        <w:t>114</w:t>
      </w:r>
      <w:r>
        <w:t xml:space="preserve">Cd only could differentiate rice samples from two geographical origins, and it was the difference in irrigation methods that resulted in the variance of </w:t>
      </w:r>
      <w:r w:rsidRPr="00721B2D">
        <w:rPr>
          <w:vertAlign w:val="superscript"/>
        </w:rPr>
        <w:t>114</w:t>
      </w:r>
      <w:r>
        <w:t xml:space="preserve">Cd content in rice. In this study, </w:t>
      </w:r>
      <w:r w:rsidRPr="00D1482D">
        <w:rPr>
          <w:vertAlign w:val="superscript"/>
        </w:rPr>
        <w:t>114</w:t>
      </w:r>
      <w:r>
        <w:t xml:space="preserve">Cd was detected in all six types of Chinese GI rice, with the highest concentration in GG which was sampled from Guangxi province (Table 1). Moreover, based on a previous national-scale study, the concentrations of </w:t>
      </w:r>
      <w:r w:rsidRPr="00ED322A">
        <w:rPr>
          <w:vertAlign w:val="superscript"/>
        </w:rPr>
        <w:t>114</w:t>
      </w:r>
      <w:r w:rsidRPr="002E420C">
        <w:rPr>
          <w:iCs/>
        </w:rPr>
        <w:t>Cd in p</w:t>
      </w:r>
      <w:r>
        <w:rPr>
          <w:iCs/>
        </w:rPr>
        <w:t xml:space="preserve">addy soils varied significantly in different regions of China, particularly higher in southeast coastal regions such as Guangxi province. Therefore, in this study, the feasibility of using only </w:t>
      </w:r>
      <w:r w:rsidRPr="00ED322A">
        <w:rPr>
          <w:vertAlign w:val="superscript"/>
        </w:rPr>
        <w:t>114</w:t>
      </w:r>
      <w:r w:rsidRPr="002E420C">
        <w:rPr>
          <w:iCs/>
        </w:rPr>
        <w:t>Cd</w:t>
      </w:r>
      <w:r>
        <w:rPr>
          <w:iCs/>
        </w:rPr>
        <w:t xml:space="preserve"> to differentiate between GG and non-GG rice samples </w:t>
      </w:r>
      <w:r>
        <w:rPr>
          <w:rFonts w:hint="eastAsia"/>
          <w:iCs/>
        </w:rPr>
        <w:t>was</w:t>
      </w:r>
      <w:r>
        <w:rPr>
          <w:iCs/>
        </w:rPr>
        <w:t xml:space="preserve"> also evaluated. The original dataset was </w:t>
      </w:r>
      <w:r w:rsidR="008D2399" w:rsidRPr="000A163A">
        <w:rPr>
          <w:iCs/>
        </w:rPr>
        <w:t>regrouped</w:t>
      </w:r>
      <w:r w:rsidR="008D2399">
        <w:rPr>
          <w:iCs/>
        </w:rPr>
        <w:t xml:space="preserve"> </w:t>
      </w:r>
      <w:r>
        <w:rPr>
          <w:iCs/>
        </w:rPr>
        <w:t xml:space="preserve">as GG and non-GG, and the developed ML-based workflow was applied. The result of feature selection indicated that </w:t>
      </w:r>
      <w:r w:rsidRPr="00ED322A">
        <w:rPr>
          <w:vertAlign w:val="superscript"/>
        </w:rPr>
        <w:t>114</w:t>
      </w:r>
      <w:r w:rsidRPr="002E420C">
        <w:rPr>
          <w:iCs/>
        </w:rPr>
        <w:t>Cd</w:t>
      </w:r>
      <w:r>
        <w:rPr>
          <w:iCs/>
        </w:rPr>
        <w:t xml:space="preserve"> was the element with the highest relative importance, </w:t>
      </w:r>
      <w:r w:rsidR="000A163A">
        <w:rPr>
          <w:iCs/>
        </w:rPr>
        <w:t xml:space="preserve">and </w:t>
      </w:r>
      <w:r>
        <w:rPr>
          <w:iCs/>
        </w:rPr>
        <w:t xml:space="preserve">the </w:t>
      </w:r>
      <w:r w:rsidR="0064148A">
        <w:rPr>
          <w:iCs/>
        </w:rPr>
        <w:t xml:space="preserve">prediction </w:t>
      </w:r>
      <w:r>
        <w:rPr>
          <w:iCs/>
        </w:rPr>
        <w:t>accuracy of 100% was achieved</w:t>
      </w:r>
      <w:r w:rsidR="000A163A">
        <w:rPr>
          <w:iCs/>
        </w:rPr>
        <w:t xml:space="preserve"> with only </w:t>
      </w:r>
      <w:r w:rsidR="000A163A" w:rsidRPr="00ED322A">
        <w:rPr>
          <w:vertAlign w:val="superscript"/>
        </w:rPr>
        <w:t>114</w:t>
      </w:r>
      <w:r w:rsidR="000A163A" w:rsidRPr="002E420C">
        <w:rPr>
          <w:iCs/>
        </w:rPr>
        <w:t>Cd</w:t>
      </w:r>
      <w:r>
        <w:rPr>
          <w:iCs/>
        </w:rPr>
        <w:t xml:space="preserve">. These results yet again demonstrated the effectiveness of the developed ML-based workflow in building reliable prediction models, especially using the least number of features in relatively simple cases, which could greatly improve the working efficiency and productivity. </w:t>
      </w:r>
    </w:p>
    <w:p w14:paraId="7766A47E" w14:textId="71FD1359" w:rsidR="00803AB3" w:rsidRPr="0001123F" w:rsidRDefault="00803AB3" w:rsidP="00803AB3">
      <w:pPr>
        <w:jc w:val="both"/>
        <w:rPr>
          <w:iCs/>
        </w:rPr>
      </w:pPr>
      <w:r>
        <w:rPr>
          <w:iCs/>
        </w:rPr>
        <w:t>In summary, this study successfully developed a</w:t>
      </w:r>
      <w:r w:rsidR="0064148A">
        <w:rPr>
          <w:iCs/>
        </w:rPr>
        <w:t>n</w:t>
      </w:r>
      <w:r>
        <w:rPr>
          <w:iCs/>
        </w:rPr>
        <w:t xml:space="preserve"> ML-based workflow which could differentiate six types of Chinese GI </w:t>
      </w:r>
      <w:r>
        <w:rPr>
          <w:rFonts w:hint="eastAsia"/>
          <w:iCs/>
        </w:rPr>
        <w:t>rice</w:t>
      </w:r>
      <w:r>
        <w:rPr>
          <w:iCs/>
        </w:rPr>
        <w:t xml:space="preserve"> with extremely </w:t>
      </w:r>
      <w:r w:rsidRPr="0064148A">
        <w:rPr>
          <w:iCs/>
        </w:rPr>
        <w:t>high accuracy, in combination with multi-element profiling using ICP-MS.</w:t>
      </w:r>
      <w:r w:rsidR="009F4CD0" w:rsidRPr="0064148A">
        <w:rPr>
          <w:iCs/>
        </w:rPr>
        <w:t xml:space="preserve"> </w:t>
      </w:r>
      <w:r w:rsidRPr="0064148A">
        <w:rPr>
          <w:iCs/>
        </w:rPr>
        <w:t>Particularly, amongst thirty elements</w:t>
      </w:r>
      <w:r w:rsidR="00670F73" w:rsidRPr="0064148A">
        <w:rPr>
          <w:iCs/>
        </w:rPr>
        <w:t xml:space="preserve"> that we </w:t>
      </w:r>
      <w:r w:rsidR="00451435" w:rsidRPr="0064148A">
        <w:rPr>
          <w:iCs/>
        </w:rPr>
        <w:t>analyzed</w:t>
      </w:r>
      <w:r w:rsidRPr="0064148A">
        <w:rPr>
          <w:iCs/>
        </w:rPr>
        <w:t xml:space="preserve">, four elements were proved to be </w:t>
      </w:r>
      <w:proofErr w:type="gramStart"/>
      <w:r w:rsidRPr="0064148A">
        <w:rPr>
          <w:iCs/>
        </w:rPr>
        <w:t>sufficient</w:t>
      </w:r>
      <w:proofErr w:type="gramEnd"/>
      <w:r w:rsidRPr="0064148A">
        <w:rPr>
          <w:iCs/>
        </w:rPr>
        <w:t xml:space="preserve"> for the differentiation</w:t>
      </w:r>
      <w:commentRangeStart w:id="5"/>
      <w:r w:rsidR="009F4CD0" w:rsidRPr="0064148A">
        <w:rPr>
          <w:iCs/>
        </w:rPr>
        <w:t>.</w:t>
      </w:r>
      <w:commentRangeStart w:id="6"/>
      <w:r w:rsidR="00DA095C" w:rsidRPr="0064148A">
        <w:rPr>
          <w:iCs/>
        </w:rPr>
        <w:t xml:space="preserve"> </w:t>
      </w:r>
      <w:r w:rsidR="00295FB2" w:rsidRPr="0064148A">
        <w:rPr>
          <w:iCs/>
        </w:rPr>
        <w:t>With</w:t>
      </w:r>
      <w:r w:rsidR="00DA095C" w:rsidRPr="0064148A">
        <w:rPr>
          <w:iCs/>
        </w:rPr>
        <w:t xml:space="preserve"> t</w:t>
      </w:r>
      <w:r w:rsidR="00BD3F65" w:rsidRPr="0064148A">
        <w:rPr>
          <w:iCs/>
        </w:rPr>
        <w:t xml:space="preserve">he </w:t>
      </w:r>
      <w:r w:rsidR="00744C0E" w:rsidRPr="0064148A">
        <w:rPr>
          <w:iCs/>
        </w:rPr>
        <w:t xml:space="preserve">success we have </w:t>
      </w:r>
      <w:commentRangeEnd w:id="5"/>
      <w:r w:rsidR="00FD4C40" w:rsidRPr="0064148A">
        <w:rPr>
          <w:rStyle w:val="CommentReference"/>
          <w:sz w:val="22"/>
          <w:szCs w:val="22"/>
        </w:rPr>
        <w:commentReference w:id="5"/>
      </w:r>
      <w:commentRangeEnd w:id="6"/>
      <w:r w:rsidR="00BB7E00" w:rsidRPr="0064148A">
        <w:rPr>
          <w:rStyle w:val="CommentReference"/>
          <w:sz w:val="22"/>
          <w:szCs w:val="22"/>
        </w:rPr>
        <w:commentReference w:id="6"/>
      </w:r>
      <w:r w:rsidR="0064148A" w:rsidRPr="0064148A">
        <w:rPr>
          <w:rStyle w:val="CommentReference"/>
          <w:sz w:val="22"/>
          <w:szCs w:val="22"/>
        </w:rPr>
        <w:t>achieved</w:t>
      </w:r>
      <w:r w:rsidR="0064148A" w:rsidRPr="0064148A">
        <w:rPr>
          <w:iCs/>
        </w:rPr>
        <w:t xml:space="preserve"> </w:t>
      </w:r>
      <w:r w:rsidR="00295FB2" w:rsidRPr="0064148A">
        <w:rPr>
          <w:iCs/>
        </w:rPr>
        <w:t xml:space="preserve">using ICP-MS, </w:t>
      </w:r>
      <w:r w:rsidR="00EB55C1" w:rsidRPr="0064148A">
        <w:rPr>
          <w:iCs/>
        </w:rPr>
        <w:t xml:space="preserve">we would further </w:t>
      </w:r>
      <w:r w:rsidR="00C44777" w:rsidRPr="0064148A">
        <w:rPr>
          <w:iCs/>
        </w:rPr>
        <w:t xml:space="preserve">explore </w:t>
      </w:r>
      <w:r w:rsidR="00EB55C1" w:rsidRPr="0064148A">
        <w:rPr>
          <w:iCs/>
        </w:rPr>
        <w:t xml:space="preserve">the </w:t>
      </w:r>
      <w:r w:rsidR="00C44777" w:rsidRPr="0064148A">
        <w:rPr>
          <w:iCs/>
        </w:rPr>
        <w:t>possibility of applying our workflow with</w:t>
      </w:r>
      <w:r w:rsidR="00EB55C1" w:rsidRPr="0064148A">
        <w:rPr>
          <w:iCs/>
        </w:rPr>
        <w:t xml:space="preserve"> alternative</w:t>
      </w:r>
      <w:r w:rsidR="00EB55C1">
        <w:rPr>
          <w:iCs/>
        </w:rPr>
        <w:t xml:space="preserve"> instrumentation</w:t>
      </w:r>
      <w:r w:rsidR="000B080E">
        <w:rPr>
          <w:iCs/>
        </w:rPr>
        <w:t>s</w:t>
      </w:r>
      <w:r w:rsidR="00336169">
        <w:rPr>
          <w:iCs/>
        </w:rPr>
        <w:t xml:space="preserve"> for the determination of </w:t>
      </w:r>
      <w:r w:rsidR="009E12E4">
        <w:rPr>
          <w:iCs/>
        </w:rPr>
        <w:t>the rice geographical origins</w:t>
      </w:r>
      <w:r w:rsidR="00336169">
        <w:rPr>
          <w:iCs/>
        </w:rPr>
        <w:t>. Particularly, with the advantage of</w:t>
      </w:r>
      <w:r w:rsidR="006C3EEC">
        <w:rPr>
          <w:iCs/>
        </w:rPr>
        <w:t xml:space="preserve"> rapidness and low risk of </w:t>
      </w:r>
      <w:r w:rsidR="00430B92">
        <w:rPr>
          <w:iCs/>
        </w:rPr>
        <w:t>analyte loss</w:t>
      </w:r>
      <w:r w:rsidR="006C3EEC">
        <w:rPr>
          <w:iCs/>
        </w:rPr>
        <w:t xml:space="preserve">, </w:t>
      </w:r>
      <w:r w:rsidR="00261042" w:rsidRPr="001910F0">
        <w:t xml:space="preserve">X-ray fluorescence </w:t>
      </w:r>
      <w:r w:rsidR="00261042">
        <w:t xml:space="preserve">(XRF) </w:t>
      </w:r>
      <w:r w:rsidR="00261042" w:rsidRPr="001910F0">
        <w:t>spectrometry</w:t>
      </w:r>
      <w:r w:rsidR="000B080E">
        <w:t xml:space="preserve"> </w:t>
      </w:r>
      <w:r w:rsidR="00430B92">
        <w:t xml:space="preserve">has been </w:t>
      </w:r>
      <w:r w:rsidR="00773ABC">
        <w:t>evaluated</w:t>
      </w:r>
      <w:r w:rsidR="000A0BE9">
        <w:t xml:space="preserve"> </w:t>
      </w:r>
      <w:r w:rsidR="00FF2966">
        <w:lastRenderedPageBreak/>
        <w:t xml:space="preserve">and proved </w:t>
      </w:r>
      <w:r w:rsidR="00773ABC">
        <w:t xml:space="preserve">to be </w:t>
      </w:r>
      <w:r w:rsidR="00506C59">
        <w:t xml:space="preserve">a good candidate for the purpose of determination of geographical </w:t>
      </w:r>
      <w:r w:rsidR="00BB7E00">
        <w:t>origins</w:t>
      </w:r>
      <w:r w:rsidR="00773ABC">
        <w:t xml:space="preserve"> of </w:t>
      </w:r>
      <w:proofErr w:type="spellStart"/>
      <w:r w:rsidR="00773ABC">
        <w:t>agro</w:t>
      </w:r>
      <w:proofErr w:type="spellEnd"/>
      <w:r w:rsidR="000F55D5">
        <w:t xml:space="preserve"> </w:t>
      </w:r>
      <w:r w:rsidR="00773ABC">
        <w:t>products</w:t>
      </w:r>
      <w:r w:rsidR="00BB7E00">
        <w:fldChar w:fldCharType="begin" w:fldLock="1"/>
      </w:r>
      <w:r w:rsidR="00E1751E">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7&lt;/sup&gt;","plainTextFormattedCitation":"47","previouslyFormattedCitation":"&lt;sup&gt;48&lt;/sup&gt;"},"properties":{"noteIndex":0},"schema":"https://github.com/citation-style-language/schema/raw/master/csl-citation.json"}</w:instrText>
      </w:r>
      <w:r w:rsidR="00BB7E00">
        <w:fldChar w:fldCharType="separate"/>
      </w:r>
      <w:r w:rsidR="00E1751E" w:rsidRPr="00E1751E">
        <w:rPr>
          <w:noProof/>
          <w:vertAlign w:val="superscript"/>
        </w:rPr>
        <w:t>47</w:t>
      </w:r>
      <w:r w:rsidR="00BB7E00">
        <w:fldChar w:fldCharType="end"/>
      </w:r>
      <w:r w:rsidR="00BB7E00">
        <w:t xml:space="preserve">. </w:t>
      </w:r>
      <w:r w:rsidR="00A772CB">
        <w:t xml:space="preserve"> </w:t>
      </w:r>
      <w:r w:rsidR="00261042">
        <w:rPr>
          <w:iCs/>
        </w:rPr>
        <w:t xml:space="preserve"> </w:t>
      </w:r>
    </w:p>
    <w:p w14:paraId="34537BC7" w14:textId="77777777" w:rsidR="00C73F5D" w:rsidRPr="00294018" w:rsidRDefault="00C73F5D" w:rsidP="002C6892">
      <w:pPr>
        <w:jc w:val="both"/>
        <w:rPr>
          <w:rFonts w:ascii="Calibri" w:eastAsia="SimSun" w:hAnsi="Calibri" w:cs="Calibri"/>
        </w:rPr>
      </w:pPr>
    </w:p>
    <w:p w14:paraId="471385FB" w14:textId="34A8F57F" w:rsidR="00663863" w:rsidRDefault="00663863" w:rsidP="00663863">
      <w:pPr>
        <w:jc w:val="both"/>
        <w:rPr>
          <w:b/>
        </w:rPr>
      </w:pPr>
      <w:r w:rsidRPr="00663863">
        <w:rPr>
          <w:b/>
        </w:rPr>
        <w:t>ABBREVIATIONS USED</w:t>
      </w:r>
    </w:p>
    <w:p w14:paraId="7EA02119" w14:textId="3B71A930" w:rsidR="00015CBB" w:rsidRPr="00FD2032" w:rsidRDefault="004930F8" w:rsidP="00663863">
      <w:pPr>
        <w:jc w:val="both"/>
        <w:rPr>
          <w:bCs/>
        </w:rPr>
      </w:pPr>
      <w:r w:rsidRPr="00FD2032">
        <w:rPr>
          <w:bCs/>
        </w:rPr>
        <w:t>ANOVA, one-way analysis of variance; AQSIQ, General Administration of Quality Supervision, Inspection and Quarantine;</w:t>
      </w:r>
      <w:r w:rsidR="00AE7AF4">
        <w:rPr>
          <w:bCs/>
        </w:rPr>
        <w:t xml:space="preserve"> </w:t>
      </w:r>
      <w:r w:rsidRPr="00FD2032">
        <w:rPr>
          <w:bCs/>
        </w:rPr>
        <w:t xml:space="preserve">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r w:rsidR="004C1675">
        <w:rPr>
          <w:bCs/>
        </w:rPr>
        <w:t>.</w:t>
      </w:r>
    </w:p>
    <w:p w14:paraId="3A7E7DC5" w14:textId="1EB5FF65" w:rsidR="008641A0" w:rsidRDefault="008641A0" w:rsidP="008641A0">
      <w:pPr>
        <w:jc w:val="both"/>
        <w:rPr>
          <w:b/>
        </w:rPr>
      </w:pPr>
      <w:r>
        <w:rPr>
          <w:b/>
        </w:rPr>
        <w:t xml:space="preserve">ACKNOWLEDGMENT </w:t>
      </w:r>
    </w:p>
    <w:p w14:paraId="254E4086" w14:textId="40D5A5C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r w:rsidRPr="007C0490">
        <w:rPr>
          <w:rFonts w:hint="eastAsia"/>
          <w:b/>
          <w:bCs/>
        </w:rPr>
        <w:t>F</w:t>
      </w:r>
      <w:r w:rsidRPr="007C0490">
        <w:rPr>
          <w:b/>
          <w:bCs/>
        </w:rPr>
        <w:t xml:space="preserve">UNDING </w:t>
      </w:r>
      <w:r w:rsidR="00204AEF" w:rsidRPr="007C0490">
        <w:rPr>
          <w:b/>
          <w:bCs/>
        </w:rPr>
        <w:t xml:space="preserve">SOURCES </w:t>
      </w:r>
    </w:p>
    <w:p w14:paraId="796695E4" w14:textId="729502B3" w:rsidR="00173CD8" w:rsidRPr="00393246" w:rsidRDefault="00EA6BD4" w:rsidP="003805CC">
      <w:pPr>
        <w:jc w:val="both"/>
      </w:pPr>
      <w:commentRangeStart w:id="7"/>
      <w:r w:rsidRPr="00393246">
        <w:t xml:space="preserve">This project was fully funded by Mars, </w:t>
      </w:r>
      <w:proofErr w:type="spellStart"/>
      <w:r w:rsidRPr="00393246">
        <w:t>Incoprated</w:t>
      </w:r>
      <w:proofErr w:type="spellEnd"/>
      <w:r w:rsidR="00393246">
        <w:t xml:space="preserve"> and Agilent </w:t>
      </w:r>
      <w:proofErr w:type="spellStart"/>
      <w:r w:rsidR="00393246">
        <w:t>Foudation</w:t>
      </w:r>
      <w:proofErr w:type="spellEnd"/>
      <w:r w:rsidRPr="00393246">
        <w:t xml:space="preserve">. </w:t>
      </w:r>
      <w:commentRangeEnd w:id="7"/>
      <w:r w:rsidRPr="00393246">
        <w:rPr>
          <w:rStyle w:val="CommentReference"/>
        </w:rPr>
        <w:commentReference w:id="7"/>
      </w:r>
    </w:p>
    <w:p w14:paraId="2B139C19" w14:textId="5248C0AA" w:rsidR="004B7135" w:rsidRPr="007B681A" w:rsidRDefault="00204AEF" w:rsidP="007B681A">
      <w:pPr>
        <w:rPr>
          <w:b/>
        </w:rPr>
      </w:pPr>
      <w:r>
        <w:rPr>
          <w:b/>
        </w:rPr>
        <w:t xml:space="preserve">REFERENCE  </w:t>
      </w:r>
    </w:p>
    <w:p w14:paraId="2FDCCBD7" w14:textId="3F994E3C" w:rsidR="00E1751E" w:rsidRPr="00E1751E" w:rsidRDefault="00FE7C78" w:rsidP="00E175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1751E" w:rsidRPr="00E1751E">
        <w:rPr>
          <w:rFonts w:ascii="Calibri" w:hAnsi="Calibri" w:cs="Calibri"/>
          <w:noProof/>
          <w:szCs w:val="24"/>
        </w:rPr>
        <w:t>1.</w:t>
      </w:r>
      <w:r w:rsidR="00E1751E" w:rsidRPr="00E1751E">
        <w:rPr>
          <w:rFonts w:ascii="Calibri" w:hAnsi="Calibri" w:cs="Calibri"/>
          <w:noProof/>
          <w:szCs w:val="24"/>
        </w:rPr>
        <w:tab/>
        <w:t xml:space="preserve">Drivelos, S. A. &amp; Georgiou, C. A. Multi-element and multi-isotope-ratio analysis to determine the geographical origin of foods in the European Union. </w:t>
      </w:r>
      <w:r w:rsidR="00E1751E" w:rsidRPr="00E1751E">
        <w:rPr>
          <w:rFonts w:ascii="Calibri" w:hAnsi="Calibri" w:cs="Calibri"/>
          <w:i/>
          <w:iCs/>
          <w:noProof/>
          <w:szCs w:val="24"/>
        </w:rPr>
        <w:t>TrAC - Trends Anal. Chem.</w:t>
      </w:r>
      <w:r w:rsidR="00E1751E" w:rsidRPr="00E1751E">
        <w:rPr>
          <w:rFonts w:ascii="Calibri" w:hAnsi="Calibri" w:cs="Calibri"/>
          <w:noProof/>
          <w:szCs w:val="24"/>
        </w:rPr>
        <w:t xml:space="preserve"> </w:t>
      </w:r>
      <w:r w:rsidR="00E1751E" w:rsidRPr="00E1751E">
        <w:rPr>
          <w:rFonts w:ascii="Calibri" w:hAnsi="Calibri" w:cs="Calibri"/>
          <w:b/>
          <w:bCs/>
          <w:noProof/>
          <w:szCs w:val="24"/>
        </w:rPr>
        <w:t>40</w:t>
      </w:r>
      <w:r w:rsidR="00E1751E" w:rsidRPr="00E1751E">
        <w:rPr>
          <w:rFonts w:ascii="Calibri" w:hAnsi="Calibri" w:cs="Calibri"/>
          <w:noProof/>
          <w:szCs w:val="24"/>
        </w:rPr>
        <w:t>, 38–51 (2012).</w:t>
      </w:r>
    </w:p>
    <w:p w14:paraId="4484C4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w:t>
      </w:r>
      <w:r w:rsidRPr="00E1751E">
        <w:rPr>
          <w:rFonts w:ascii="Calibri" w:hAnsi="Calibri" w:cs="Calibri"/>
          <w:noProof/>
          <w:szCs w:val="24"/>
        </w:rPr>
        <w:tab/>
        <w:t xml:space="preserve">Summary of the Paris Convention for the Protection of Industrial Property (1883). Available at: https://www.wipo.int/treaties/en/ip/paris/summary_paris.html. </w:t>
      </w:r>
    </w:p>
    <w:p w14:paraId="34862A3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w:t>
      </w:r>
      <w:r w:rsidRPr="00E1751E">
        <w:rPr>
          <w:rFonts w:ascii="Calibri" w:hAnsi="Calibri" w:cs="Calibri"/>
          <w:noProof/>
          <w:szCs w:val="24"/>
        </w:rPr>
        <w:tab/>
        <w:t xml:space="preserve">Luykx, D. M. A. M. &amp; Ruth, S. M. Van. Food Chemistry An overview of analytical methods for determining the geographical origin of food products. </w:t>
      </w:r>
      <w:r w:rsidRPr="00E1751E">
        <w:rPr>
          <w:rFonts w:ascii="Calibri" w:hAnsi="Calibri" w:cs="Calibri"/>
          <w:b/>
          <w:bCs/>
          <w:noProof/>
          <w:szCs w:val="24"/>
        </w:rPr>
        <w:t>107</w:t>
      </w:r>
      <w:r w:rsidRPr="00E1751E">
        <w:rPr>
          <w:rFonts w:ascii="Calibri" w:hAnsi="Calibri" w:cs="Calibri"/>
          <w:noProof/>
          <w:szCs w:val="24"/>
        </w:rPr>
        <w:t>, 897–911 (2008).</w:t>
      </w:r>
    </w:p>
    <w:p w14:paraId="1A0E4B5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w:t>
      </w:r>
      <w:r w:rsidRPr="00E175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316DD7E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5.</w:t>
      </w:r>
      <w:r w:rsidRPr="00E1751E">
        <w:rPr>
          <w:rFonts w:ascii="Calibri" w:hAnsi="Calibri" w:cs="Calibri"/>
          <w:noProof/>
          <w:szCs w:val="24"/>
        </w:rPr>
        <w:tab/>
        <w:t xml:space="preserve">Li, Y. Protection of Geographical Indications in China. (2017). Available at: https://www.niuyie.com/protection-of-geographical-indications-in-china/. </w:t>
      </w:r>
    </w:p>
    <w:p w14:paraId="5E0147D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6.</w:t>
      </w:r>
      <w:r w:rsidRPr="00E1751E">
        <w:rPr>
          <w:rFonts w:ascii="Calibri" w:hAnsi="Calibri" w:cs="Calibri"/>
          <w:noProof/>
          <w:szCs w:val="24"/>
        </w:rPr>
        <w:tab/>
        <w:t xml:space="preserve">Chauhan, B. S., Jabran, K. &amp; Mahajan, G. </w:t>
      </w:r>
      <w:r w:rsidRPr="00E1751E">
        <w:rPr>
          <w:rFonts w:ascii="Calibri" w:hAnsi="Calibri" w:cs="Calibri"/>
          <w:i/>
          <w:iCs/>
          <w:noProof/>
          <w:szCs w:val="24"/>
        </w:rPr>
        <w:t>Rice Production Worldwide</w:t>
      </w:r>
      <w:r w:rsidRPr="00E1751E">
        <w:rPr>
          <w:rFonts w:ascii="Calibri" w:hAnsi="Calibri" w:cs="Calibri"/>
          <w:noProof/>
          <w:szCs w:val="24"/>
        </w:rPr>
        <w:t>.</w:t>
      </w:r>
    </w:p>
    <w:p w14:paraId="722E95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7.</w:t>
      </w:r>
      <w:r w:rsidRPr="00E1751E">
        <w:rPr>
          <w:rFonts w:ascii="Calibri" w:hAnsi="Calibri" w:cs="Calibri"/>
          <w:noProof/>
          <w:szCs w:val="24"/>
        </w:rPr>
        <w:tab/>
        <w:t xml:space="preserve">Paddy rice production worldwide 2017-2018, by country,. </w:t>
      </w:r>
      <w:r w:rsidRPr="00E1751E">
        <w:rPr>
          <w:rFonts w:ascii="Calibri" w:hAnsi="Calibri" w:cs="Calibri"/>
          <w:i/>
          <w:iCs/>
          <w:noProof/>
          <w:szCs w:val="24"/>
        </w:rPr>
        <w:t>Statista</w:t>
      </w:r>
      <w:r w:rsidRPr="00E1751E">
        <w:rPr>
          <w:rFonts w:ascii="Calibri" w:hAnsi="Calibri" w:cs="Calibri"/>
          <w:noProof/>
          <w:szCs w:val="24"/>
        </w:rPr>
        <w:t xml:space="preserve"> (2019). Available at: https://www.statista.com/statistics/255937/leading-rice-producers-worldwide/. </w:t>
      </w:r>
    </w:p>
    <w:p w14:paraId="002CC2E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8.</w:t>
      </w:r>
      <w:r w:rsidRPr="00E1751E">
        <w:rPr>
          <w:rFonts w:ascii="Calibri" w:hAnsi="Calibri" w:cs="Calibri"/>
          <w:noProof/>
          <w:szCs w:val="24"/>
        </w:rPr>
        <w:tab/>
        <w:t xml:space="preserve">Jin, S., Zhang, Y. &amp; Xu, Y. Amount of information and the willingness of consumers to pay for food traceability in China. </w:t>
      </w:r>
      <w:r w:rsidRPr="00E1751E">
        <w:rPr>
          <w:rFonts w:ascii="Calibri" w:hAnsi="Calibri" w:cs="Calibri"/>
          <w:i/>
          <w:iCs/>
          <w:noProof/>
          <w:szCs w:val="24"/>
        </w:rPr>
        <w:t>Food Control</w:t>
      </w:r>
      <w:r w:rsidRPr="00E1751E">
        <w:rPr>
          <w:rFonts w:ascii="Calibri" w:hAnsi="Calibri" w:cs="Calibri"/>
          <w:noProof/>
          <w:szCs w:val="24"/>
        </w:rPr>
        <w:t xml:space="preserve"> (2017). doi:10.1016/j.foodcont.2017.02.012</w:t>
      </w:r>
    </w:p>
    <w:p w14:paraId="503EE3A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9.</w:t>
      </w:r>
      <w:r w:rsidRPr="00E1751E">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E1751E">
        <w:rPr>
          <w:rFonts w:ascii="Calibri" w:hAnsi="Calibri" w:cs="Calibri"/>
          <w:b/>
          <w:bCs/>
          <w:noProof/>
          <w:szCs w:val="24"/>
        </w:rPr>
        <w:t>5</w:t>
      </w:r>
      <w:r w:rsidRPr="00E1751E">
        <w:rPr>
          <w:rFonts w:ascii="Calibri" w:hAnsi="Calibri" w:cs="Calibri"/>
          <w:noProof/>
          <w:szCs w:val="24"/>
        </w:rPr>
        <w:t>, 80–96 (2014).</w:t>
      </w:r>
    </w:p>
    <w:p w14:paraId="17AF4FB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0.</w:t>
      </w:r>
      <w:r w:rsidRPr="00E1751E">
        <w:rPr>
          <w:rFonts w:ascii="Calibri" w:hAnsi="Calibri" w:cs="Calibri"/>
          <w:noProof/>
          <w:szCs w:val="24"/>
        </w:rPr>
        <w:tab/>
        <w:t>Veeck, G. Food Safety Concerns and Rice Imports in China : 1998 - 2016. (2017).</w:t>
      </w:r>
    </w:p>
    <w:p w14:paraId="3B90DDA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1.</w:t>
      </w:r>
      <w:r w:rsidRPr="00E175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41</w:t>
      </w:r>
      <w:r w:rsidRPr="00E1751E">
        <w:rPr>
          <w:rFonts w:ascii="Calibri" w:hAnsi="Calibri" w:cs="Calibri"/>
          <w:noProof/>
          <w:szCs w:val="24"/>
        </w:rPr>
        <w:t>, 3504–3509 (2013).</w:t>
      </w:r>
    </w:p>
    <w:p w14:paraId="3F93BA1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2.</w:t>
      </w:r>
      <w:r w:rsidRPr="00E175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E1751E">
        <w:rPr>
          <w:rFonts w:ascii="Calibri" w:hAnsi="Calibri" w:cs="Calibri"/>
          <w:i/>
          <w:iCs/>
          <w:noProof/>
          <w:szCs w:val="24"/>
        </w:rPr>
        <w:t>Comput. Electron. Agric.</w:t>
      </w:r>
      <w:r w:rsidRPr="00E1751E">
        <w:rPr>
          <w:rFonts w:ascii="Calibri" w:hAnsi="Calibri" w:cs="Calibri"/>
          <w:noProof/>
          <w:szCs w:val="24"/>
        </w:rPr>
        <w:t xml:space="preserve"> </w:t>
      </w:r>
      <w:r w:rsidRPr="00E1751E">
        <w:rPr>
          <w:rFonts w:ascii="Calibri" w:hAnsi="Calibri" w:cs="Calibri"/>
          <w:b/>
          <w:bCs/>
          <w:noProof/>
          <w:szCs w:val="24"/>
        </w:rPr>
        <w:t>121</w:t>
      </w:r>
      <w:r w:rsidRPr="00E1751E">
        <w:rPr>
          <w:rFonts w:ascii="Calibri" w:hAnsi="Calibri" w:cs="Calibri"/>
          <w:noProof/>
          <w:szCs w:val="24"/>
        </w:rPr>
        <w:t>, 101–107 (2016).</w:t>
      </w:r>
    </w:p>
    <w:p w14:paraId="2156D23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3.</w:t>
      </w:r>
      <w:r w:rsidRPr="00E175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E1751E">
        <w:rPr>
          <w:rFonts w:ascii="Calibri" w:hAnsi="Calibri" w:cs="Calibri"/>
          <w:i/>
          <w:iCs/>
          <w:noProof/>
          <w:szCs w:val="24"/>
        </w:rPr>
        <w:t>J. Anal. Test.</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138–148 (2018).</w:t>
      </w:r>
    </w:p>
    <w:p w14:paraId="1ACB0A88"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4.</w:t>
      </w:r>
      <w:r w:rsidRPr="00E1751E">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E1751E">
        <w:rPr>
          <w:rFonts w:ascii="Calibri" w:hAnsi="Calibri" w:cs="Calibri"/>
          <w:i/>
          <w:iCs/>
          <w:noProof/>
          <w:szCs w:val="24"/>
        </w:rPr>
        <w:t>Microchem. J.</w:t>
      </w:r>
      <w:r w:rsidRPr="00E1751E">
        <w:rPr>
          <w:rFonts w:ascii="Calibri" w:hAnsi="Calibri" w:cs="Calibri"/>
          <w:noProof/>
          <w:szCs w:val="24"/>
        </w:rPr>
        <w:t xml:space="preserve"> </w:t>
      </w:r>
      <w:r w:rsidRPr="00E1751E">
        <w:rPr>
          <w:rFonts w:ascii="Calibri" w:hAnsi="Calibri" w:cs="Calibri"/>
          <w:b/>
          <w:bCs/>
          <w:noProof/>
          <w:szCs w:val="24"/>
        </w:rPr>
        <w:t>152</w:t>
      </w:r>
      <w:r w:rsidRPr="00E1751E">
        <w:rPr>
          <w:rFonts w:ascii="Calibri" w:hAnsi="Calibri" w:cs="Calibri"/>
          <w:noProof/>
          <w:szCs w:val="24"/>
        </w:rPr>
        <w:t>, 104295 (2020).</w:t>
      </w:r>
    </w:p>
    <w:p w14:paraId="7A5FBD9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5.</w:t>
      </w:r>
      <w:r w:rsidRPr="00E175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E1751E">
        <w:rPr>
          <w:rFonts w:ascii="Calibri" w:hAnsi="Calibri" w:cs="Calibri"/>
          <w:i/>
          <w:iCs/>
          <w:noProof/>
          <w:szCs w:val="24"/>
        </w:rPr>
        <w:t>Crit. Rev. Food Sci. Nutr.</w:t>
      </w:r>
      <w:r w:rsidRPr="00E1751E">
        <w:rPr>
          <w:rFonts w:ascii="Calibri" w:hAnsi="Calibri" w:cs="Calibri"/>
          <w:noProof/>
          <w:szCs w:val="24"/>
        </w:rPr>
        <w:t xml:space="preserve"> </w:t>
      </w:r>
      <w:r w:rsidRPr="00E1751E">
        <w:rPr>
          <w:rFonts w:ascii="Calibri" w:hAnsi="Calibri" w:cs="Calibri"/>
          <w:b/>
          <w:bCs/>
          <w:noProof/>
          <w:szCs w:val="24"/>
        </w:rPr>
        <w:t>8398</w:t>
      </w:r>
      <w:r w:rsidRPr="00E1751E">
        <w:rPr>
          <w:rFonts w:ascii="Calibri" w:hAnsi="Calibri" w:cs="Calibri"/>
          <w:noProof/>
          <w:szCs w:val="24"/>
        </w:rPr>
        <w:t>, 1–12 (2018).</w:t>
      </w:r>
    </w:p>
    <w:p w14:paraId="45FA822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6.</w:t>
      </w:r>
      <w:r w:rsidRPr="00E1751E">
        <w:rPr>
          <w:rFonts w:ascii="Calibri" w:hAnsi="Calibri" w:cs="Calibri"/>
          <w:noProof/>
          <w:szCs w:val="24"/>
        </w:rPr>
        <w:tab/>
        <w:t xml:space="preserve">Jiménez-Carvelo, A. M., González-Casado, A., Bagur-González, M. G. &amp; Cuadros-Rodríguez, L. </w:t>
      </w:r>
      <w:r w:rsidRPr="00E1751E">
        <w:rPr>
          <w:rFonts w:ascii="Calibri" w:hAnsi="Calibri" w:cs="Calibri"/>
          <w:i/>
          <w:iCs/>
          <w:noProof/>
          <w:szCs w:val="24"/>
        </w:rPr>
        <w:t>Alternative data mining/machine learning methods for the analytical evaluation of food quality and authenticity – A review</w:t>
      </w:r>
      <w:r w:rsidRPr="00E1751E">
        <w:rPr>
          <w:rFonts w:ascii="Calibri" w:hAnsi="Calibri" w:cs="Calibri"/>
          <w:noProof/>
          <w:szCs w:val="24"/>
        </w:rPr>
        <w:t xml:space="preserve">. </w:t>
      </w:r>
      <w:r w:rsidRPr="00E1751E">
        <w:rPr>
          <w:rFonts w:ascii="Calibri" w:hAnsi="Calibri" w:cs="Calibri"/>
          <w:i/>
          <w:iCs/>
          <w:noProof/>
          <w:szCs w:val="24"/>
        </w:rPr>
        <w:t>Food Research International</w:t>
      </w:r>
      <w:r w:rsidRPr="00E1751E">
        <w:rPr>
          <w:rFonts w:ascii="Calibri" w:hAnsi="Calibri" w:cs="Calibri"/>
          <w:noProof/>
          <w:szCs w:val="24"/>
        </w:rPr>
        <w:t xml:space="preserve"> </w:t>
      </w:r>
      <w:r w:rsidRPr="00E1751E">
        <w:rPr>
          <w:rFonts w:ascii="Calibri" w:hAnsi="Calibri" w:cs="Calibri"/>
          <w:b/>
          <w:bCs/>
          <w:noProof/>
          <w:szCs w:val="24"/>
        </w:rPr>
        <w:t>122</w:t>
      </w:r>
      <w:r w:rsidRPr="00E1751E">
        <w:rPr>
          <w:rFonts w:ascii="Calibri" w:hAnsi="Calibri" w:cs="Calibri"/>
          <w:noProof/>
          <w:szCs w:val="24"/>
        </w:rPr>
        <w:t>, (Elsevier Ltd, 2019).</w:t>
      </w:r>
    </w:p>
    <w:p w14:paraId="365F387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7.</w:t>
      </w:r>
      <w:r w:rsidRPr="00E1751E">
        <w:rPr>
          <w:rFonts w:ascii="Calibri" w:hAnsi="Calibri" w:cs="Calibri"/>
          <w:noProof/>
          <w:szCs w:val="24"/>
        </w:rPr>
        <w:tab/>
        <w:t xml:space="preserve">Cutler, D. R. </w:t>
      </w:r>
      <w:r w:rsidRPr="00E1751E">
        <w:rPr>
          <w:rFonts w:ascii="Calibri" w:hAnsi="Calibri" w:cs="Calibri"/>
          <w:i/>
          <w:iCs/>
          <w:noProof/>
          <w:szCs w:val="24"/>
        </w:rPr>
        <w:t>et al.</w:t>
      </w:r>
      <w:r w:rsidRPr="00E1751E">
        <w:rPr>
          <w:rFonts w:ascii="Calibri" w:hAnsi="Calibri" w:cs="Calibri"/>
          <w:noProof/>
          <w:szCs w:val="24"/>
        </w:rPr>
        <w:t xml:space="preserve"> RANDOM FORESTS FOR CLASSIFICATION IN ECOLOGY. </w:t>
      </w:r>
      <w:r w:rsidRPr="00E1751E">
        <w:rPr>
          <w:rFonts w:ascii="Calibri" w:hAnsi="Calibri" w:cs="Calibri"/>
          <w:i/>
          <w:iCs/>
          <w:noProof/>
          <w:szCs w:val="24"/>
        </w:rPr>
        <w:t>Ecology</w:t>
      </w:r>
      <w:r w:rsidRPr="00E1751E">
        <w:rPr>
          <w:rFonts w:ascii="Calibri" w:hAnsi="Calibri" w:cs="Calibri"/>
          <w:noProof/>
          <w:szCs w:val="24"/>
        </w:rPr>
        <w:t xml:space="preserve"> </w:t>
      </w:r>
      <w:r w:rsidRPr="00E1751E">
        <w:rPr>
          <w:rFonts w:ascii="Calibri" w:hAnsi="Calibri" w:cs="Calibri"/>
          <w:b/>
          <w:bCs/>
          <w:noProof/>
          <w:szCs w:val="24"/>
        </w:rPr>
        <w:t>88</w:t>
      </w:r>
      <w:r w:rsidRPr="00E1751E">
        <w:rPr>
          <w:rFonts w:ascii="Calibri" w:hAnsi="Calibri" w:cs="Calibri"/>
          <w:noProof/>
          <w:szCs w:val="24"/>
        </w:rPr>
        <w:t>, 2783–2792 (2007).</w:t>
      </w:r>
    </w:p>
    <w:p w14:paraId="7E06904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8.</w:t>
      </w:r>
      <w:r w:rsidRPr="00E1751E">
        <w:rPr>
          <w:rFonts w:ascii="Calibri" w:hAnsi="Calibri" w:cs="Calibri"/>
          <w:noProof/>
          <w:szCs w:val="24"/>
        </w:rPr>
        <w:tab/>
        <w:t xml:space="preserve">Hu, W. Identifying predictive markers of chemosensitivity of breast cancer with random forests. </w:t>
      </w:r>
      <w:r w:rsidRPr="00E1751E">
        <w:rPr>
          <w:rFonts w:ascii="Calibri" w:hAnsi="Calibri" w:cs="Calibri"/>
          <w:i/>
          <w:iCs/>
          <w:noProof/>
          <w:szCs w:val="24"/>
        </w:rPr>
        <w:t>J. Biomed. Sci. Eng.</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2010).</w:t>
      </w:r>
    </w:p>
    <w:p w14:paraId="5CD9426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9.</w:t>
      </w:r>
      <w:r w:rsidRPr="00E1751E">
        <w:rPr>
          <w:rFonts w:ascii="Calibri" w:hAnsi="Calibri" w:cs="Calibri"/>
          <w:noProof/>
          <w:szCs w:val="24"/>
        </w:rPr>
        <w:tab/>
        <w:t xml:space="preserve">Ram, M., Najafi, A. &amp; Shakeri, M. T. Classification and Biomarker Genes Selection for Cancer Gene Expression Data Using  Random Forest. </w:t>
      </w:r>
      <w:r w:rsidRPr="00E1751E">
        <w:rPr>
          <w:rFonts w:ascii="Calibri" w:hAnsi="Calibri" w:cs="Calibri"/>
          <w:i/>
          <w:iCs/>
          <w:noProof/>
          <w:szCs w:val="24"/>
        </w:rPr>
        <w:t>Iran. J. Pathol.</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339–347 (2017).</w:t>
      </w:r>
    </w:p>
    <w:p w14:paraId="15D5C1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0.</w:t>
      </w:r>
      <w:r w:rsidRPr="00E1751E">
        <w:rPr>
          <w:rFonts w:ascii="Calibri" w:hAnsi="Calibri" w:cs="Calibri"/>
          <w:noProof/>
          <w:szCs w:val="24"/>
        </w:rPr>
        <w:tab/>
        <w:t xml:space="preserve">Gao, D., Zhang, Y. &amp; Zhao, Y. Random forest algorithm for classification of multiwavelength data. </w:t>
      </w:r>
      <w:r w:rsidRPr="00E1751E">
        <w:rPr>
          <w:rFonts w:ascii="Calibri" w:hAnsi="Calibri" w:cs="Calibri"/>
          <w:i/>
          <w:iCs/>
          <w:noProof/>
          <w:szCs w:val="24"/>
        </w:rPr>
        <w:t>Res. Astron. Astrophys.</w:t>
      </w:r>
      <w:r w:rsidRPr="00E1751E">
        <w:rPr>
          <w:rFonts w:ascii="Calibri" w:hAnsi="Calibri" w:cs="Calibri"/>
          <w:noProof/>
          <w:szCs w:val="24"/>
        </w:rPr>
        <w:t xml:space="preserve"> </w:t>
      </w:r>
      <w:r w:rsidRPr="00E1751E">
        <w:rPr>
          <w:rFonts w:ascii="Calibri" w:hAnsi="Calibri" w:cs="Calibri"/>
          <w:b/>
          <w:bCs/>
          <w:noProof/>
          <w:szCs w:val="24"/>
        </w:rPr>
        <w:t>9</w:t>
      </w:r>
      <w:r w:rsidRPr="00E1751E">
        <w:rPr>
          <w:rFonts w:ascii="Calibri" w:hAnsi="Calibri" w:cs="Calibri"/>
          <w:noProof/>
          <w:szCs w:val="24"/>
        </w:rPr>
        <w:t>, 220 (2009).</w:t>
      </w:r>
    </w:p>
    <w:p w14:paraId="447BF21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1.</w:t>
      </w:r>
      <w:r w:rsidRPr="00E1751E">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E1751E">
        <w:rPr>
          <w:rFonts w:ascii="Calibri" w:hAnsi="Calibri" w:cs="Calibri"/>
          <w:i/>
          <w:iCs/>
          <w:noProof/>
          <w:szCs w:val="24"/>
        </w:rPr>
        <w:t>WIREs Data Min. Knowl. Discov.</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493–507 (2012).</w:t>
      </w:r>
    </w:p>
    <w:p w14:paraId="620320E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2.</w:t>
      </w:r>
      <w:r w:rsidRPr="00E1751E">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E1751E">
        <w:rPr>
          <w:rFonts w:ascii="Calibri" w:hAnsi="Calibri" w:cs="Calibri"/>
          <w:i/>
          <w:iCs/>
          <w:noProof/>
          <w:szCs w:val="24"/>
        </w:rPr>
        <w:t>Food Control</w:t>
      </w:r>
      <w:r w:rsidRPr="00E1751E">
        <w:rPr>
          <w:rFonts w:ascii="Calibri" w:hAnsi="Calibri" w:cs="Calibri"/>
          <w:noProof/>
          <w:szCs w:val="24"/>
        </w:rPr>
        <w:t xml:space="preserve"> </w:t>
      </w:r>
      <w:r w:rsidRPr="00E1751E">
        <w:rPr>
          <w:rFonts w:ascii="Calibri" w:hAnsi="Calibri" w:cs="Calibri"/>
          <w:b/>
          <w:bCs/>
          <w:noProof/>
          <w:szCs w:val="24"/>
        </w:rPr>
        <w:t>104</w:t>
      </w:r>
      <w:r w:rsidRPr="00E1751E">
        <w:rPr>
          <w:rFonts w:ascii="Calibri" w:hAnsi="Calibri" w:cs="Calibri"/>
          <w:noProof/>
          <w:szCs w:val="24"/>
        </w:rPr>
        <w:t>, 318–325 (2019).</w:t>
      </w:r>
    </w:p>
    <w:p w14:paraId="2D1292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23.</w:t>
      </w:r>
      <w:r w:rsidRPr="00E1751E">
        <w:rPr>
          <w:rFonts w:ascii="Calibri" w:hAnsi="Calibri" w:cs="Calibri"/>
          <w:noProof/>
          <w:szCs w:val="24"/>
        </w:rPr>
        <w:tab/>
        <w:t xml:space="preserve">Hopfer, H., Nelson, J., Collins, T. S., Heymann, H. &amp; Ebeler, S. E. The combined impact of vineyard origin and processing winery on the elemental profile of red wine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72</w:t>
      </w:r>
      <w:r w:rsidRPr="00E1751E">
        <w:rPr>
          <w:rFonts w:ascii="Calibri" w:hAnsi="Calibri" w:cs="Calibri"/>
          <w:noProof/>
          <w:szCs w:val="24"/>
        </w:rPr>
        <w:t>, 486–496 (2015).</w:t>
      </w:r>
    </w:p>
    <w:p w14:paraId="3C8D8B2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4.</w:t>
      </w:r>
      <w:r w:rsidRPr="00E1751E">
        <w:rPr>
          <w:rFonts w:ascii="Calibri" w:hAnsi="Calibri" w:cs="Calibri"/>
          <w:noProof/>
          <w:szCs w:val="24"/>
        </w:rPr>
        <w:tab/>
        <w:t xml:space="preserve">Breiman, L. Random Forest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45</w:t>
      </w:r>
      <w:r w:rsidRPr="00E1751E">
        <w:rPr>
          <w:rFonts w:ascii="Calibri" w:hAnsi="Calibri" w:cs="Calibri"/>
          <w:noProof/>
          <w:szCs w:val="24"/>
        </w:rPr>
        <w:t>, 5–32 (2001).</w:t>
      </w:r>
    </w:p>
    <w:p w14:paraId="1D2160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5.</w:t>
      </w:r>
      <w:r w:rsidRPr="00E1751E">
        <w:rPr>
          <w:rFonts w:ascii="Calibri" w:hAnsi="Calibri" w:cs="Calibri"/>
          <w:noProof/>
          <w:szCs w:val="24"/>
        </w:rPr>
        <w:tab/>
        <w:t xml:space="preserve">Cortes, C. &amp; Vapnik, V. Support-Vector Network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20</w:t>
      </w:r>
      <w:r w:rsidRPr="00E1751E">
        <w:rPr>
          <w:rFonts w:ascii="Calibri" w:hAnsi="Calibri" w:cs="Calibri"/>
          <w:noProof/>
          <w:szCs w:val="24"/>
        </w:rPr>
        <w:t>, 273–297 (1995).</w:t>
      </w:r>
    </w:p>
    <w:p w14:paraId="2492BEB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6.</w:t>
      </w:r>
      <w:r w:rsidRPr="00E1751E">
        <w:rPr>
          <w:rFonts w:ascii="Calibri" w:hAnsi="Calibri" w:cs="Calibri"/>
          <w:noProof/>
          <w:szCs w:val="24"/>
        </w:rPr>
        <w:tab/>
        <w:t xml:space="preserve">Urbanowicz, R., Meeker, M., LaCava, W., Olson, R. &amp; Moore, J. 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2017).</w:t>
      </w:r>
    </w:p>
    <w:p w14:paraId="2CAB9FD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7.</w:t>
      </w:r>
      <w:r w:rsidRPr="00E1751E">
        <w:rPr>
          <w:rFonts w:ascii="Calibri" w:hAnsi="Calibri" w:cs="Calibri"/>
          <w:noProof/>
          <w:szCs w:val="24"/>
        </w:rPr>
        <w:tab/>
        <w:t xml:space="preserve">Dietterich, T. Machine Learning Research: Four Current Directions. </w:t>
      </w:r>
      <w:r w:rsidRPr="00E1751E">
        <w:rPr>
          <w:rFonts w:ascii="Calibri" w:hAnsi="Calibri" w:cs="Calibri"/>
          <w:i/>
          <w:iCs/>
          <w:noProof/>
          <w:szCs w:val="24"/>
        </w:rPr>
        <w:t>AI Mag.</w:t>
      </w:r>
      <w:r w:rsidRPr="00E1751E">
        <w:rPr>
          <w:rFonts w:ascii="Calibri" w:hAnsi="Calibri" w:cs="Calibri"/>
          <w:noProof/>
          <w:szCs w:val="24"/>
        </w:rPr>
        <w:t xml:space="preserve"> </w:t>
      </w:r>
      <w:r w:rsidRPr="00E1751E">
        <w:rPr>
          <w:rFonts w:ascii="Calibri" w:hAnsi="Calibri" w:cs="Calibri"/>
          <w:b/>
          <w:bCs/>
          <w:noProof/>
          <w:szCs w:val="24"/>
        </w:rPr>
        <w:t>18</w:t>
      </w:r>
      <w:r w:rsidRPr="00E1751E">
        <w:rPr>
          <w:rFonts w:ascii="Calibri" w:hAnsi="Calibri" w:cs="Calibri"/>
          <w:noProof/>
          <w:szCs w:val="24"/>
        </w:rPr>
        <w:t>, (2000).</w:t>
      </w:r>
    </w:p>
    <w:p w14:paraId="4F20C74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8.</w:t>
      </w:r>
      <w:r w:rsidRPr="00E1751E">
        <w:rPr>
          <w:rFonts w:ascii="Calibri" w:hAnsi="Calibri" w:cs="Calibri"/>
          <w:noProof/>
          <w:szCs w:val="24"/>
        </w:rPr>
        <w:tab/>
        <w:t xml:space="preserve">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89–203 (2018).</w:t>
      </w:r>
    </w:p>
    <w:p w14:paraId="3789375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9.</w:t>
      </w:r>
      <w:r w:rsidRPr="00E1751E">
        <w:rPr>
          <w:rFonts w:ascii="Calibri" w:hAnsi="Calibri" w:cs="Calibri"/>
          <w:noProof/>
          <w:szCs w:val="24"/>
        </w:rPr>
        <w:tab/>
        <w:t xml:space="preserve">Data Handling in Science and Technology. in </w:t>
      </w:r>
      <w:r w:rsidRPr="00E1751E">
        <w:rPr>
          <w:rFonts w:ascii="Calibri" w:hAnsi="Calibri" w:cs="Calibri"/>
          <w:i/>
          <w:iCs/>
          <w:noProof/>
          <w:szCs w:val="24"/>
        </w:rPr>
        <w:t>Wavelets in Chemistry</w:t>
      </w:r>
      <w:r w:rsidRPr="00E1751E">
        <w:rPr>
          <w:rFonts w:ascii="Calibri" w:hAnsi="Calibri" w:cs="Calibri"/>
          <w:noProof/>
          <w:szCs w:val="24"/>
        </w:rPr>
        <w:t xml:space="preserve"> (ed. Walczak, B.) </w:t>
      </w:r>
      <w:r w:rsidRPr="00E1751E">
        <w:rPr>
          <w:rFonts w:ascii="Calibri" w:hAnsi="Calibri" w:cs="Calibri"/>
          <w:b/>
          <w:bCs/>
          <w:noProof/>
          <w:szCs w:val="24"/>
        </w:rPr>
        <w:t>22</w:t>
      </w:r>
      <w:r w:rsidRPr="00E1751E">
        <w:rPr>
          <w:rFonts w:ascii="Calibri" w:hAnsi="Calibri" w:cs="Calibri"/>
          <w:noProof/>
          <w:szCs w:val="24"/>
        </w:rPr>
        <w:t>, ii (Elsevier, 2000).</w:t>
      </w:r>
    </w:p>
    <w:p w14:paraId="261D1B4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0.</w:t>
      </w:r>
      <w:r w:rsidRPr="00E1751E">
        <w:rPr>
          <w:rFonts w:ascii="Calibri" w:hAnsi="Calibri" w:cs="Calibri"/>
          <w:noProof/>
          <w:szCs w:val="24"/>
        </w:rPr>
        <w:tab/>
        <w:t>Wickham, H., François, R., Henry, L. &amp; Müller, K. dplyr: A Grammar of Data Manipulation. (2019).</w:t>
      </w:r>
    </w:p>
    <w:p w14:paraId="45ACA41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1.</w:t>
      </w:r>
      <w:r w:rsidRPr="00E1751E">
        <w:rPr>
          <w:rFonts w:ascii="Calibri" w:hAnsi="Calibri" w:cs="Calibri"/>
          <w:noProof/>
          <w:szCs w:val="24"/>
        </w:rPr>
        <w:tab/>
        <w:t>Mundt, A. K. and F. factoextra: Extract and Visualize the Results of Multivariate Data Analyses. (2017).</w:t>
      </w:r>
    </w:p>
    <w:p w14:paraId="0B1F3D9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2.</w:t>
      </w:r>
      <w:r w:rsidRPr="00E1751E">
        <w:rPr>
          <w:rFonts w:ascii="Calibri" w:hAnsi="Calibri" w:cs="Calibri"/>
          <w:noProof/>
          <w:szCs w:val="24"/>
        </w:rPr>
        <w:tab/>
        <w:t xml:space="preserve">Pedregosa, F. </w:t>
      </w:r>
      <w:r w:rsidRPr="00E1751E">
        <w:rPr>
          <w:rFonts w:ascii="Calibri" w:hAnsi="Calibri" w:cs="Calibri"/>
          <w:i/>
          <w:iCs/>
          <w:noProof/>
          <w:szCs w:val="24"/>
        </w:rPr>
        <w:t>et al.</w:t>
      </w:r>
      <w:r w:rsidRPr="00E1751E">
        <w:rPr>
          <w:rFonts w:ascii="Calibri" w:hAnsi="Calibri" w:cs="Calibri"/>
          <w:noProof/>
          <w:szCs w:val="24"/>
        </w:rPr>
        <w:t xml:space="preserve"> Scikit-learn: Machine Learning in {P}ython. </w:t>
      </w:r>
      <w:r w:rsidRPr="00E1751E">
        <w:rPr>
          <w:rFonts w:ascii="Calibri" w:hAnsi="Calibri" w:cs="Calibri"/>
          <w:i/>
          <w:iCs/>
          <w:noProof/>
          <w:szCs w:val="24"/>
        </w:rPr>
        <w:t>J. Mach. Learn. Res.</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2825–2830 (2011).</w:t>
      </w:r>
    </w:p>
    <w:p w14:paraId="488B087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3.</w:t>
      </w:r>
      <w:r w:rsidRPr="00E1751E">
        <w:rPr>
          <w:rFonts w:ascii="Calibri" w:hAnsi="Calibri" w:cs="Calibri"/>
          <w:noProof/>
          <w:szCs w:val="24"/>
        </w:rPr>
        <w:tab/>
        <w:t xml:space="preserve">Urbanowicz, R. J., Olson, R. S., Schmitt, P., Meeker, M. &amp; Moore, J. H. Benchmarking relief-based feature selection methods for bioinformatics data mining.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68–188 (2018).</w:t>
      </w:r>
    </w:p>
    <w:p w14:paraId="18D0E76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4.</w:t>
      </w:r>
      <w:r w:rsidRPr="00E1751E">
        <w:rPr>
          <w:rFonts w:ascii="Calibri" w:hAnsi="Calibri" w:cs="Calibri"/>
          <w:noProof/>
          <w:szCs w:val="24"/>
        </w:rPr>
        <w:tab/>
        <w:t xml:space="preserve">Walt, S. van der, Colbert, S. C. &amp; Varoquaux, G. The NumPy Array: A Structure for Efficient Numerical Computation. </w:t>
      </w:r>
      <w:r w:rsidRPr="00E1751E">
        <w:rPr>
          <w:rFonts w:ascii="Calibri" w:hAnsi="Calibri" w:cs="Calibri"/>
          <w:i/>
          <w:iCs/>
          <w:noProof/>
          <w:szCs w:val="24"/>
        </w:rPr>
        <w:t>Comput. Sci. Eng.</w:t>
      </w:r>
      <w:r w:rsidRPr="00E1751E">
        <w:rPr>
          <w:rFonts w:ascii="Calibri" w:hAnsi="Calibri" w:cs="Calibri"/>
          <w:noProof/>
          <w:szCs w:val="24"/>
        </w:rPr>
        <w:t xml:space="preserve"> </w:t>
      </w:r>
      <w:r w:rsidRPr="00E1751E">
        <w:rPr>
          <w:rFonts w:ascii="Calibri" w:hAnsi="Calibri" w:cs="Calibri"/>
          <w:b/>
          <w:bCs/>
          <w:noProof/>
          <w:szCs w:val="24"/>
        </w:rPr>
        <w:t>13</w:t>
      </w:r>
      <w:r w:rsidRPr="00E1751E">
        <w:rPr>
          <w:rFonts w:ascii="Calibri" w:hAnsi="Calibri" w:cs="Calibri"/>
          <w:noProof/>
          <w:szCs w:val="24"/>
        </w:rPr>
        <w:t>, 22–30 (2011).</w:t>
      </w:r>
    </w:p>
    <w:p w14:paraId="2149D49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5.</w:t>
      </w:r>
      <w:r w:rsidRPr="00E1751E">
        <w:rPr>
          <w:rFonts w:ascii="Calibri" w:hAnsi="Calibri" w:cs="Calibri"/>
          <w:noProof/>
          <w:szCs w:val="24"/>
        </w:rPr>
        <w:tab/>
        <w:t xml:space="preserve">McKinney, W. Data Structures for Statistical Computing in Python. in </w:t>
      </w:r>
      <w:r w:rsidRPr="00E1751E">
        <w:rPr>
          <w:rFonts w:ascii="Calibri" w:hAnsi="Calibri" w:cs="Calibri"/>
          <w:i/>
          <w:iCs/>
          <w:noProof/>
          <w:szCs w:val="24"/>
        </w:rPr>
        <w:t>Proceedings of the 9th Python in Science Conference</w:t>
      </w:r>
      <w:r w:rsidRPr="00E1751E">
        <w:rPr>
          <w:rFonts w:ascii="Calibri" w:hAnsi="Calibri" w:cs="Calibri"/>
          <w:noProof/>
          <w:szCs w:val="24"/>
        </w:rPr>
        <w:t xml:space="preserve"> (eds. van der Walt, S. &amp; Millman, J.) 51–56 (2010).</w:t>
      </w:r>
    </w:p>
    <w:p w14:paraId="286CDEC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6.</w:t>
      </w:r>
      <w:r w:rsidRPr="00E1751E">
        <w:rPr>
          <w:rFonts w:ascii="Calibri" w:hAnsi="Calibri" w:cs="Calibri"/>
          <w:noProof/>
          <w:szCs w:val="24"/>
        </w:rPr>
        <w:tab/>
        <w:t xml:space="preserve">Brereton, R. G. </w:t>
      </w:r>
      <w:r w:rsidRPr="00E1751E">
        <w:rPr>
          <w:rFonts w:ascii="Calibri" w:hAnsi="Calibri" w:cs="Calibri"/>
          <w:i/>
          <w:iCs/>
          <w:noProof/>
          <w:szCs w:val="24"/>
        </w:rPr>
        <w:t>et al.</w:t>
      </w:r>
      <w:r w:rsidRPr="00E1751E">
        <w:rPr>
          <w:rFonts w:ascii="Calibri" w:hAnsi="Calibri" w:cs="Calibri"/>
          <w:noProof/>
          <w:szCs w:val="24"/>
        </w:rPr>
        <w:t xml:space="preserve"> Chemometrics in analytical chemistry—part I: history, experimental design and data analysis tools. </w:t>
      </w:r>
      <w:r w:rsidRPr="00E1751E">
        <w:rPr>
          <w:rFonts w:ascii="Calibri" w:hAnsi="Calibri" w:cs="Calibri"/>
          <w:i/>
          <w:iCs/>
          <w:noProof/>
          <w:szCs w:val="24"/>
        </w:rPr>
        <w:t>Anal. Bioanal. Chem.</w:t>
      </w:r>
      <w:r w:rsidRPr="00E1751E">
        <w:rPr>
          <w:rFonts w:ascii="Calibri" w:hAnsi="Calibri" w:cs="Calibri"/>
          <w:noProof/>
          <w:szCs w:val="24"/>
        </w:rPr>
        <w:t xml:space="preserve"> </w:t>
      </w:r>
      <w:r w:rsidRPr="00E1751E">
        <w:rPr>
          <w:rFonts w:ascii="Calibri" w:hAnsi="Calibri" w:cs="Calibri"/>
          <w:b/>
          <w:bCs/>
          <w:noProof/>
          <w:szCs w:val="24"/>
        </w:rPr>
        <w:t>409</w:t>
      </w:r>
      <w:r w:rsidRPr="00E1751E">
        <w:rPr>
          <w:rFonts w:ascii="Calibri" w:hAnsi="Calibri" w:cs="Calibri"/>
          <w:noProof/>
          <w:szCs w:val="24"/>
        </w:rPr>
        <w:t>, 5891–5899 (2017).</w:t>
      </w:r>
    </w:p>
    <w:p w14:paraId="73AC185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7.</w:t>
      </w:r>
      <w:r w:rsidRPr="00E1751E">
        <w:rPr>
          <w:rFonts w:ascii="Calibri" w:hAnsi="Calibri" w:cs="Calibri"/>
          <w:noProof/>
          <w:szCs w:val="24"/>
        </w:rPr>
        <w:tab/>
        <w:t xml:space="preserve">Wei, Q. &amp; Dunbrack Jr, R. L. The Role of Balanced Training and Testing Data Sets for Binary Classifiers in Bioinformatics. </w:t>
      </w:r>
      <w:r w:rsidRPr="00E1751E">
        <w:rPr>
          <w:rFonts w:ascii="Calibri" w:hAnsi="Calibri" w:cs="Calibri"/>
          <w:i/>
          <w:iCs/>
          <w:noProof/>
          <w:szCs w:val="24"/>
        </w:rPr>
        <w:t>PLoS One</w:t>
      </w:r>
      <w:r w:rsidRPr="00E1751E">
        <w:rPr>
          <w:rFonts w:ascii="Calibri" w:hAnsi="Calibri" w:cs="Calibri"/>
          <w:noProof/>
          <w:szCs w:val="24"/>
        </w:rPr>
        <w:t xml:space="preserve"> </w:t>
      </w:r>
      <w:r w:rsidRPr="00E1751E">
        <w:rPr>
          <w:rFonts w:ascii="Calibri" w:hAnsi="Calibri" w:cs="Calibri"/>
          <w:b/>
          <w:bCs/>
          <w:noProof/>
          <w:szCs w:val="24"/>
        </w:rPr>
        <w:t>8</w:t>
      </w:r>
      <w:r w:rsidRPr="00E1751E">
        <w:rPr>
          <w:rFonts w:ascii="Calibri" w:hAnsi="Calibri" w:cs="Calibri"/>
          <w:noProof/>
          <w:szCs w:val="24"/>
        </w:rPr>
        <w:t>, 1–12 (2013).</w:t>
      </w:r>
    </w:p>
    <w:p w14:paraId="2C2DBDF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8.</w:t>
      </w:r>
      <w:r w:rsidRPr="00E1751E">
        <w:rPr>
          <w:rFonts w:ascii="Calibri" w:hAnsi="Calibri" w:cs="Calibri"/>
          <w:noProof/>
          <w:szCs w:val="24"/>
        </w:rPr>
        <w:tab/>
        <w:t xml:space="preserve">Gromski, P. S. </w:t>
      </w:r>
      <w:r w:rsidRPr="00E1751E">
        <w:rPr>
          <w:rFonts w:ascii="Calibri" w:hAnsi="Calibri" w:cs="Calibri"/>
          <w:i/>
          <w:iCs/>
          <w:noProof/>
          <w:szCs w:val="24"/>
        </w:rPr>
        <w:t>et al.</w:t>
      </w:r>
      <w:r w:rsidRPr="00E1751E">
        <w:rPr>
          <w:rFonts w:ascii="Calibri" w:hAnsi="Calibri" w:cs="Calibri"/>
          <w:noProof/>
          <w:szCs w:val="24"/>
        </w:rPr>
        <w:t xml:space="preserve"> A tutorial review: Metabolomics and partial least squares-discriminant analysis - a marriage of convenience or a shotgun wedding. </w:t>
      </w:r>
      <w:r w:rsidRPr="00E1751E">
        <w:rPr>
          <w:rFonts w:ascii="Calibri" w:hAnsi="Calibri" w:cs="Calibri"/>
          <w:i/>
          <w:iCs/>
          <w:noProof/>
          <w:szCs w:val="24"/>
        </w:rPr>
        <w:t>Anal. Chim. Acta</w:t>
      </w:r>
      <w:r w:rsidRPr="00E1751E">
        <w:rPr>
          <w:rFonts w:ascii="Calibri" w:hAnsi="Calibri" w:cs="Calibri"/>
          <w:noProof/>
          <w:szCs w:val="24"/>
        </w:rPr>
        <w:t xml:space="preserve"> </w:t>
      </w:r>
      <w:r w:rsidRPr="00E1751E">
        <w:rPr>
          <w:rFonts w:ascii="Calibri" w:hAnsi="Calibri" w:cs="Calibri"/>
          <w:b/>
          <w:bCs/>
          <w:noProof/>
          <w:szCs w:val="24"/>
        </w:rPr>
        <w:t>879</w:t>
      </w:r>
      <w:r w:rsidRPr="00E1751E">
        <w:rPr>
          <w:rFonts w:ascii="Calibri" w:hAnsi="Calibri" w:cs="Calibri"/>
          <w:noProof/>
          <w:szCs w:val="24"/>
        </w:rPr>
        <w:t>, 10–23 (2015).</w:t>
      </w:r>
    </w:p>
    <w:p w14:paraId="71DD347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9.</w:t>
      </w:r>
      <w:r w:rsidRPr="00E1751E">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E1751E">
        <w:rPr>
          <w:rFonts w:ascii="Segoe UI Symbol" w:hAnsi="Segoe UI Symbol" w:cs="Segoe UI Symbol"/>
          <w:noProof/>
          <w:szCs w:val="24"/>
        </w:rPr>
        <w:t>☆</w:t>
      </w:r>
      <w:r w:rsidRPr="00E1751E">
        <w:rPr>
          <w:rFonts w:ascii="Calibri" w:hAnsi="Calibri" w:cs="Calibri"/>
          <w:noProof/>
          <w:szCs w:val="24"/>
        </w:rPr>
        <w:t xml:space="preserve">. </w:t>
      </w:r>
      <w:r w:rsidRPr="00E1751E">
        <w:rPr>
          <w:rFonts w:ascii="Calibri" w:hAnsi="Calibri" w:cs="Calibri"/>
          <w:i/>
          <w:iCs/>
          <w:noProof/>
          <w:szCs w:val="24"/>
        </w:rPr>
        <w:t>Chemom. Intell. Lab. Syst.</w:t>
      </w:r>
      <w:r w:rsidRPr="00E1751E">
        <w:rPr>
          <w:rFonts w:ascii="Calibri" w:hAnsi="Calibri" w:cs="Calibri"/>
          <w:noProof/>
          <w:szCs w:val="24"/>
        </w:rPr>
        <w:t xml:space="preserve"> </w:t>
      </w:r>
      <w:r w:rsidRPr="00E1751E">
        <w:rPr>
          <w:rFonts w:ascii="Calibri" w:hAnsi="Calibri" w:cs="Calibri"/>
          <w:b/>
          <w:bCs/>
          <w:noProof/>
          <w:szCs w:val="24"/>
        </w:rPr>
        <w:t>96</w:t>
      </w:r>
      <w:r w:rsidRPr="00E1751E">
        <w:rPr>
          <w:rFonts w:ascii="Calibri" w:hAnsi="Calibri" w:cs="Calibri"/>
          <w:noProof/>
          <w:szCs w:val="24"/>
        </w:rPr>
        <w:t>, 27–33 (2009).</w:t>
      </w:r>
    </w:p>
    <w:p w14:paraId="4E31EE7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0.</w:t>
      </w:r>
      <w:r w:rsidRPr="00E1751E">
        <w:rPr>
          <w:rFonts w:ascii="Calibri" w:hAnsi="Calibri" w:cs="Calibri"/>
          <w:noProof/>
          <w:szCs w:val="24"/>
        </w:rPr>
        <w:tab/>
        <w:t xml:space="preserve">Grissa, D. </w:t>
      </w:r>
      <w:r w:rsidRPr="00E1751E">
        <w:rPr>
          <w:rFonts w:ascii="Calibri" w:hAnsi="Calibri" w:cs="Calibri"/>
          <w:i/>
          <w:iCs/>
          <w:noProof/>
          <w:szCs w:val="24"/>
        </w:rPr>
        <w:t>et al.</w:t>
      </w:r>
      <w:r w:rsidRPr="00E1751E">
        <w:rPr>
          <w:rFonts w:ascii="Calibri" w:hAnsi="Calibri" w:cs="Calibri"/>
          <w:noProof/>
          <w:szCs w:val="24"/>
        </w:rPr>
        <w:t xml:space="preserve"> Feature Selection Methods for Early Predictive Biomarker Discovery Using Untargeted  Metabolomic Data. </w:t>
      </w:r>
      <w:r w:rsidRPr="00E1751E">
        <w:rPr>
          <w:rFonts w:ascii="Calibri" w:hAnsi="Calibri" w:cs="Calibri"/>
          <w:i/>
          <w:iCs/>
          <w:noProof/>
          <w:szCs w:val="24"/>
        </w:rPr>
        <w:t>Front. Mol. Biosci.</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30 (2016).</w:t>
      </w:r>
    </w:p>
    <w:p w14:paraId="6C95A77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41.</w:t>
      </w:r>
      <w:r w:rsidRPr="00E1751E">
        <w:rPr>
          <w:rFonts w:ascii="Calibri" w:hAnsi="Calibri" w:cs="Calibri"/>
          <w:noProof/>
          <w:szCs w:val="24"/>
        </w:rPr>
        <w:tab/>
        <w:t xml:space="preserve">Krawczuk, J. &amp; Łukaszuk, T. The feature selection bias problem in relation to high-dimensional gene data. </w:t>
      </w:r>
      <w:r w:rsidRPr="00E1751E">
        <w:rPr>
          <w:rFonts w:ascii="Calibri" w:hAnsi="Calibri" w:cs="Calibri"/>
          <w:i/>
          <w:iCs/>
          <w:noProof/>
          <w:szCs w:val="24"/>
        </w:rPr>
        <w:t>Artif. Intell. Med.</w:t>
      </w:r>
      <w:r w:rsidRPr="00E1751E">
        <w:rPr>
          <w:rFonts w:ascii="Calibri" w:hAnsi="Calibri" w:cs="Calibri"/>
          <w:noProof/>
          <w:szCs w:val="24"/>
        </w:rPr>
        <w:t xml:space="preserve"> </w:t>
      </w:r>
      <w:r w:rsidRPr="00E1751E">
        <w:rPr>
          <w:rFonts w:ascii="Calibri" w:hAnsi="Calibri" w:cs="Calibri"/>
          <w:b/>
          <w:bCs/>
          <w:noProof/>
          <w:szCs w:val="24"/>
        </w:rPr>
        <w:t>66</w:t>
      </w:r>
      <w:r w:rsidRPr="00E1751E">
        <w:rPr>
          <w:rFonts w:ascii="Calibri" w:hAnsi="Calibri" w:cs="Calibri"/>
          <w:noProof/>
          <w:szCs w:val="24"/>
        </w:rPr>
        <w:t>, 63–71 (2016).</w:t>
      </w:r>
    </w:p>
    <w:p w14:paraId="44474DF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2.</w:t>
      </w:r>
      <w:r w:rsidRPr="00E1751E">
        <w:rPr>
          <w:rFonts w:ascii="Calibri" w:hAnsi="Calibri" w:cs="Calibri"/>
          <w:noProof/>
          <w:szCs w:val="24"/>
        </w:rPr>
        <w:tab/>
        <w:t>Esbensen, K. H. &amp; Geladi, P. Principles of Proper Validation : use and abuse of re-sampling for validation. 168–187 (2010). doi:10.1002/cem.1310</w:t>
      </w:r>
    </w:p>
    <w:p w14:paraId="7E86B16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3.</w:t>
      </w:r>
      <w:r w:rsidRPr="00E1751E">
        <w:rPr>
          <w:rFonts w:ascii="Calibri" w:hAnsi="Calibri" w:cs="Calibri"/>
          <w:noProof/>
          <w:szCs w:val="24"/>
        </w:rPr>
        <w:tab/>
        <w:t xml:space="preserve">Li, Z., Li, L., Pan, G. &amp; Chen, J. Bioavailability of Cd in a soil-rice system in China: Soil type versus genotype effects. </w:t>
      </w:r>
      <w:r w:rsidRPr="00E1751E">
        <w:rPr>
          <w:rFonts w:ascii="Calibri" w:hAnsi="Calibri" w:cs="Calibri"/>
          <w:i/>
          <w:iCs/>
          <w:noProof/>
          <w:szCs w:val="24"/>
        </w:rPr>
        <w:t>Plant Soil</w:t>
      </w:r>
      <w:r w:rsidRPr="00E1751E">
        <w:rPr>
          <w:rFonts w:ascii="Calibri" w:hAnsi="Calibri" w:cs="Calibri"/>
          <w:noProof/>
          <w:szCs w:val="24"/>
        </w:rPr>
        <w:t xml:space="preserve"> </w:t>
      </w:r>
      <w:r w:rsidRPr="00E1751E">
        <w:rPr>
          <w:rFonts w:ascii="Calibri" w:hAnsi="Calibri" w:cs="Calibri"/>
          <w:b/>
          <w:bCs/>
          <w:noProof/>
          <w:szCs w:val="24"/>
        </w:rPr>
        <w:t>271</w:t>
      </w:r>
      <w:r w:rsidRPr="00E1751E">
        <w:rPr>
          <w:rFonts w:ascii="Calibri" w:hAnsi="Calibri" w:cs="Calibri"/>
          <w:noProof/>
          <w:szCs w:val="24"/>
        </w:rPr>
        <w:t>, 165–173 (2005).</w:t>
      </w:r>
    </w:p>
    <w:p w14:paraId="1050B0D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4.</w:t>
      </w:r>
      <w:r w:rsidRPr="00E1751E">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E1751E">
        <w:rPr>
          <w:rFonts w:ascii="Calibri" w:hAnsi="Calibri" w:cs="Calibri"/>
          <w:b/>
          <w:bCs/>
          <w:noProof/>
          <w:szCs w:val="24"/>
        </w:rPr>
        <w:t>7</w:t>
      </w:r>
      <w:r w:rsidRPr="00E1751E">
        <w:rPr>
          <w:rFonts w:ascii="Calibri" w:hAnsi="Calibri" w:cs="Calibri"/>
          <w:noProof/>
          <w:szCs w:val="24"/>
        </w:rPr>
        <w:t>, 565–571 (2006).</w:t>
      </w:r>
    </w:p>
    <w:p w14:paraId="029DA5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5.</w:t>
      </w:r>
      <w:r w:rsidRPr="00E1751E">
        <w:rPr>
          <w:rFonts w:ascii="Calibri" w:hAnsi="Calibri" w:cs="Calibri"/>
          <w:noProof/>
          <w:szCs w:val="24"/>
        </w:rPr>
        <w:tab/>
        <w:t xml:space="preserve">Chung, I. M. </w:t>
      </w:r>
      <w:r w:rsidRPr="00E1751E">
        <w:rPr>
          <w:rFonts w:ascii="Calibri" w:hAnsi="Calibri" w:cs="Calibri"/>
          <w:i/>
          <w:iCs/>
          <w:noProof/>
          <w:szCs w:val="24"/>
        </w:rPr>
        <w:t>et al.</w:t>
      </w:r>
      <w:r w:rsidRPr="00E1751E">
        <w:rPr>
          <w:rFonts w:ascii="Calibri" w:hAnsi="Calibri" w:cs="Calibri"/>
          <w:noProof/>
          <w:szCs w:val="24"/>
        </w:rPr>
        <w:t xml:space="preserve"> Geographic authentication of Asian rice (Oryza sativa L.) using multi-elemental and stable isotopic data combined with multivariate analysi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40</w:t>
      </w:r>
      <w:r w:rsidRPr="00E1751E">
        <w:rPr>
          <w:rFonts w:ascii="Calibri" w:hAnsi="Calibri" w:cs="Calibri"/>
          <w:noProof/>
          <w:szCs w:val="24"/>
        </w:rPr>
        <w:t>, 840–849 (2018).</w:t>
      </w:r>
    </w:p>
    <w:p w14:paraId="74F1D79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6.</w:t>
      </w:r>
      <w:r w:rsidRPr="00E1751E">
        <w:rPr>
          <w:rFonts w:ascii="Calibri" w:hAnsi="Calibri" w:cs="Calibri"/>
          <w:noProof/>
          <w:szCs w:val="24"/>
        </w:rPr>
        <w:tab/>
        <w:t>Zhang, Y., Song, Q., Yan, J. &amp; Tang, J. Mineral element concentrations in grains of Chinese wheat cultivars. 303–313 (2010). doi:10.1007/s10681-009-0082-6</w:t>
      </w:r>
    </w:p>
    <w:p w14:paraId="7CE9C6A7" w14:textId="77777777" w:rsidR="00E1751E" w:rsidRPr="00E1751E" w:rsidRDefault="00E1751E" w:rsidP="00E1751E">
      <w:pPr>
        <w:autoSpaceDE w:val="0"/>
        <w:autoSpaceDN w:val="0"/>
        <w:adjustRightInd w:val="0"/>
        <w:spacing w:line="240" w:lineRule="auto"/>
        <w:ind w:left="640" w:hanging="640"/>
        <w:rPr>
          <w:rFonts w:ascii="Calibri" w:hAnsi="Calibri" w:cs="Calibri"/>
          <w:noProof/>
        </w:rPr>
      </w:pPr>
      <w:r w:rsidRPr="00E1751E">
        <w:rPr>
          <w:rFonts w:ascii="Calibri" w:hAnsi="Calibri" w:cs="Calibri"/>
          <w:noProof/>
          <w:szCs w:val="24"/>
        </w:rPr>
        <w:t>47.</w:t>
      </w:r>
      <w:r w:rsidRPr="00E1751E">
        <w:rPr>
          <w:rFonts w:ascii="Calibri" w:hAnsi="Calibri" w:cs="Calibri"/>
          <w:noProof/>
          <w:szCs w:val="24"/>
        </w:rPr>
        <w:tab/>
        <w:t xml:space="preserve">Worku, M. </w:t>
      </w:r>
      <w:r w:rsidRPr="00E1751E">
        <w:rPr>
          <w:rFonts w:ascii="Calibri" w:hAnsi="Calibri" w:cs="Calibri"/>
          <w:i/>
          <w:iCs/>
          <w:noProof/>
          <w:szCs w:val="24"/>
        </w:rPr>
        <w:t>et al.</w:t>
      </w:r>
      <w:r w:rsidRPr="00E1751E">
        <w:rPr>
          <w:rFonts w:ascii="Calibri" w:hAnsi="Calibri" w:cs="Calibri"/>
          <w:noProof/>
          <w:szCs w:val="24"/>
        </w:rPr>
        <w:t xml:space="preserve"> Differentiating the geographical origin of Ethiopian coffee using XRF- and ICP-based multi-element and stable isotope profiling.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90</w:t>
      </w:r>
      <w:r w:rsidRPr="00E1751E">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Xu, Jason" w:date="2020-04-03T17:10:00Z" w:initials="XJ">
    <w:p w14:paraId="41C327C5" w14:textId="24E97684" w:rsidR="005F31DE" w:rsidRDefault="005F31DE">
      <w:pPr>
        <w:pStyle w:val="CommentText"/>
      </w:pPr>
      <w:r>
        <w:rPr>
          <w:rStyle w:val="CommentReference"/>
        </w:rPr>
        <w:annotationRef/>
      </w:r>
      <w:r>
        <w:t xml:space="preserve">We </w:t>
      </w:r>
      <w:r w:rsidR="00E32B7D">
        <w:t xml:space="preserve">believe an expression like this should be clear. </w:t>
      </w:r>
    </w:p>
  </w:comment>
  <w:comment w:id="4" w:author="Xu, Jason" w:date="2020-04-03T16:09:00Z" w:initials="XJ">
    <w:p w14:paraId="26699AB4" w14:textId="3ACA53C1" w:rsidR="00F45FAA" w:rsidRDefault="00F45FAA">
      <w:pPr>
        <w:pStyle w:val="CommentText"/>
      </w:pPr>
      <w:r>
        <w:rPr>
          <w:rStyle w:val="CommentReference"/>
        </w:rPr>
        <w:annotationRef/>
      </w:r>
      <w:r>
        <w:rPr>
          <w:rStyle w:val="CommentReference"/>
        </w:rPr>
        <w:t xml:space="preserve">Please see if the description here makes sense. </w:t>
      </w:r>
    </w:p>
  </w:comment>
  <w:comment w:id="5" w:author="Xu, Jason" w:date="2020-04-03T16:53:00Z" w:initials="XJ">
    <w:p w14:paraId="66BA53B7" w14:textId="2398ECE3" w:rsidR="00FD4C40" w:rsidRDefault="00FD4C40" w:rsidP="00FD4C40">
      <w:pPr>
        <w:pStyle w:val="CommentText"/>
      </w:pPr>
      <w:r>
        <w:rPr>
          <w:rStyle w:val="CommentReference"/>
        </w:rPr>
        <w:annotationRef/>
      </w:r>
      <w:r>
        <w:rPr>
          <w:rFonts w:hint="eastAsia"/>
        </w:rPr>
        <w:t>A</w:t>
      </w:r>
      <w:r>
        <w:t xml:space="preserve">fter study, the limitation of XRF is not particularly about that it </w:t>
      </w:r>
      <w:proofErr w:type="spellStart"/>
      <w:r>
        <w:t>can not</w:t>
      </w:r>
      <w:proofErr w:type="spellEnd"/>
      <w:r>
        <w:t xml:space="preserve"> detect a </w:t>
      </w:r>
      <w:proofErr w:type="gramStart"/>
      <w:r>
        <w:t>lot</w:t>
      </w:r>
      <w:proofErr w:type="gramEnd"/>
      <w:r>
        <w:t xml:space="preserve"> elements, in fact it can (so we need to change how we discuss it</w:t>
      </w:r>
      <w:r w:rsidR="00E32B7D">
        <w:t>!</w:t>
      </w:r>
      <w:r>
        <w:t xml:space="preserve">). </w:t>
      </w:r>
      <w:r w:rsidR="002E15C7">
        <w:t xml:space="preserve">       </w:t>
      </w:r>
    </w:p>
    <w:p w14:paraId="5A3BC3A3" w14:textId="152A7138" w:rsidR="00FD4C40" w:rsidRDefault="00FD4C40" w:rsidP="00FD4C40">
      <w:pPr>
        <w:pStyle w:val="CommentText"/>
      </w:pPr>
      <w:r>
        <w:t>The major difference btw ICP-MS and XRF is their sensitivity, easiness to handle (sample preparation).</w:t>
      </w:r>
    </w:p>
  </w:comment>
  <w:comment w:id="6" w:author="Xu, Jason" w:date="2020-04-03T16:57:00Z" w:initials="XJ">
    <w:p w14:paraId="5F8A43D5" w14:textId="25270159" w:rsidR="00BB7E00" w:rsidRDefault="00BB7E00">
      <w:pPr>
        <w:pStyle w:val="CommentText"/>
      </w:pPr>
      <w:r>
        <w:rPr>
          <w:rStyle w:val="CommentReference"/>
        </w:rPr>
        <w:annotationRef/>
      </w:r>
      <w:r>
        <w:rPr>
          <w:rFonts w:hint="eastAsia"/>
        </w:rPr>
        <w:t>H</w:t>
      </w:r>
      <w:r>
        <w:t xml:space="preserve">ere, we try to introduce </w:t>
      </w:r>
      <w:r w:rsidR="00372A89">
        <w:t xml:space="preserve">XRF, by stating its advantage over ICP-MS (Not testing less </w:t>
      </w:r>
      <w:r w:rsidR="00E1751E">
        <w:t>elements!</w:t>
      </w:r>
      <w:r w:rsidR="00372A89">
        <w:t>)</w:t>
      </w:r>
      <w:r w:rsidR="00E1751E">
        <w:t xml:space="preserve">. And this </w:t>
      </w:r>
      <w:r w:rsidR="006C643C">
        <w:t xml:space="preserve">is totally </w:t>
      </w:r>
      <w:r w:rsidR="00E1751E">
        <w:t>independent</w:t>
      </w:r>
      <w:r w:rsidR="006C643C">
        <w:t xml:space="preserve"> with </w:t>
      </w:r>
      <w:r w:rsidR="00E1751E">
        <w:t xml:space="preserve">our 4/ 30 feature selection. </w:t>
      </w:r>
    </w:p>
  </w:comment>
  <w:comment w:id="7" w:author="Xu, Jason" w:date="2020-04-03T17:01:00Z" w:initials="XJ">
    <w:p w14:paraId="75DECA29" w14:textId="52A23850" w:rsidR="00EA6BD4" w:rsidRDefault="00EA6BD4">
      <w:pPr>
        <w:pStyle w:val="CommentText"/>
      </w:pPr>
      <w:r>
        <w:rPr>
          <w:rStyle w:val="CommentReference"/>
        </w:rPr>
        <w:annotationRef/>
      </w:r>
      <w:r>
        <w:t xml:space="preserve">Need to confirm with Guangtao offl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327C5" w15:done="0"/>
  <w15:commentEx w15:paraId="26699AB4" w15:done="0"/>
  <w15:commentEx w15:paraId="5A3BC3A3" w15:done="0"/>
  <w15:commentEx w15:paraId="5F8A43D5" w15:done="0"/>
  <w15:commentEx w15:paraId="75DEC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327C5" w16cid:durableId="2231EC9D"/>
  <w16cid:commentId w16cid:paraId="26699AB4" w16cid:durableId="2231DE3D"/>
  <w16cid:commentId w16cid:paraId="5A3BC3A3" w16cid:durableId="2231E86E"/>
  <w16cid:commentId w16cid:paraId="5F8A43D5" w16cid:durableId="2231E95C"/>
  <w16cid:commentId w16cid:paraId="75DECA29" w16cid:durableId="2231EA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36E5D" w14:textId="77777777" w:rsidR="008E7BCD" w:rsidRDefault="008E7BCD" w:rsidP="00170E8C">
      <w:pPr>
        <w:spacing w:after="0" w:line="240" w:lineRule="auto"/>
      </w:pPr>
      <w:r>
        <w:separator/>
      </w:r>
    </w:p>
  </w:endnote>
  <w:endnote w:type="continuationSeparator" w:id="0">
    <w:p w14:paraId="4ED4CF93" w14:textId="77777777" w:rsidR="008E7BCD" w:rsidRDefault="008E7BCD" w:rsidP="00170E8C">
      <w:pPr>
        <w:spacing w:after="0" w:line="240" w:lineRule="auto"/>
      </w:pPr>
      <w:r>
        <w:continuationSeparator/>
      </w:r>
    </w:p>
  </w:endnote>
  <w:endnote w:type="continuationNotice" w:id="1">
    <w:p w14:paraId="181134B0" w14:textId="77777777" w:rsidR="008E7BCD" w:rsidRDefault="008E7B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9F4CD0" w:rsidRDefault="009F4CD0">
    <w:pPr>
      <w:pStyle w:val="Footer"/>
    </w:pPr>
    <w:r>
      <w:rPr>
        <w:noProof/>
      </w:rPr>
      <mc:AlternateContent>
        <mc:Choice Requires="wps">
          <w:drawing>
            <wp:anchor distT="0" distB="0" distL="114300" distR="114300" simplePos="0" relativeHeight="251658240" behindDoc="0" locked="0" layoutInCell="0" allowOverlap="1" wp14:anchorId="5EDF638F" wp14:editId="052288C5">
              <wp:simplePos x="0" y="0"/>
              <wp:positionH relativeFrom="page">
                <wp:posOffset>0</wp:posOffset>
              </wp:positionH>
              <wp:positionV relativeFrom="page">
                <wp:posOffset>9601200</wp:posOffset>
              </wp:positionV>
              <wp:extent cx="7772400" cy="266700"/>
              <wp:effectExtent l="0" t="0" r="0" b="0"/>
              <wp:wrapNone/>
              <wp:docPr id="1" name="MSIPCM7fe4436fa6879baeb42f68eb"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5093467" w:rsidR="009F4CD0" w:rsidRPr="00903544" w:rsidRDefault="00903544" w:rsidP="00903544">
                          <w:pPr>
                            <w:spacing w:after="0"/>
                            <w:rPr>
                              <w:rFonts w:ascii="Calibri" w:hAnsi="Calibri" w:cs="Calibri"/>
                              <w:color w:val="000000"/>
                              <w:sz w:val="20"/>
                            </w:rPr>
                          </w:pPr>
                          <w:r w:rsidRPr="00903544">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fe4436fa6879baeb42f68eb"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" o:allowincell="f" filled="f" stroked="f" strokeweight=".5pt">
              <v:textbox inset="20pt,0,,0">
                <w:txbxContent>
                  <w:p w14:paraId="1C24DEB6" w14:textId="15093467" w:rsidR="009F4CD0" w:rsidRPr="00903544" w:rsidRDefault="00903544" w:rsidP="00903544">
                    <w:pPr>
                      <w:spacing w:after="0"/>
                      <w:rPr>
                        <w:rFonts w:ascii="Calibri" w:hAnsi="Calibri" w:cs="Calibri"/>
                        <w:color w:val="000000"/>
                        <w:sz w:val="20"/>
                      </w:rPr>
                    </w:pPr>
                    <w:r w:rsidRPr="00903544">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1BA7D" w14:textId="77777777" w:rsidR="008E7BCD" w:rsidRDefault="008E7BCD" w:rsidP="00170E8C">
      <w:pPr>
        <w:spacing w:after="0" w:line="240" w:lineRule="auto"/>
      </w:pPr>
      <w:r>
        <w:separator/>
      </w:r>
    </w:p>
  </w:footnote>
  <w:footnote w:type="continuationSeparator" w:id="0">
    <w:p w14:paraId="3A601DC0" w14:textId="77777777" w:rsidR="008E7BCD" w:rsidRDefault="008E7BCD" w:rsidP="00170E8C">
      <w:pPr>
        <w:spacing w:after="0" w:line="240" w:lineRule="auto"/>
      </w:pPr>
      <w:r>
        <w:continuationSeparator/>
      </w:r>
    </w:p>
  </w:footnote>
  <w:footnote w:type="continuationNotice" w:id="1">
    <w:p w14:paraId="159C3071" w14:textId="77777777" w:rsidR="008E7BCD" w:rsidRDefault="008E7BC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3"/>
  </w:num>
  <w:num w:numId="23">
    <w:abstractNumId w:val="5"/>
  </w:num>
  <w:num w:numId="24">
    <w:abstractNumId w:val="19"/>
  </w:num>
  <w:num w:numId="25">
    <w:abstractNumId w:val="10"/>
  </w:num>
  <w:num w:numId="26">
    <w:abstractNumId w:val="21"/>
  </w:num>
  <w:num w:numId="27">
    <w:abstractNumId w:val="0"/>
  </w:num>
  <w:num w:numId="28">
    <w:abstractNumId w:val="2"/>
  </w:num>
  <w:num w:numId="29">
    <w:abstractNumId w:val="9"/>
  </w:num>
  <w:num w:numId="30">
    <w:abstractNumId w:val="13"/>
  </w:num>
  <w:num w:numId="31">
    <w:abstractNumId w:val="15"/>
  </w:num>
  <w:num w:numId="32">
    <w:abstractNumId w:val="22"/>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6D"/>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68D"/>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BE9"/>
    <w:rsid w:val="000A0DCE"/>
    <w:rsid w:val="000A1154"/>
    <w:rsid w:val="000A12ED"/>
    <w:rsid w:val="000A163A"/>
    <w:rsid w:val="000A16B2"/>
    <w:rsid w:val="000A1A80"/>
    <w:rsid w:val="000A1DB7"/>
    <w:rsid w:val="000A23E3"/>
    <w:rsid w:val="000A25B8"/>
    <w:rsid w:val="000A28EF"/>
    <w:rsid w:val="000A3083"/>
    <w:rsid w:val="000A3132"/>
    <w:rsid w:val="000A3361"/>
    <w:rsid w:val="000A3455"/>
    <w:rsid w:val="000A36CC"/>
    <w:rsid w:val="000A38FC"/>
    <w:rsid w:val="000A3963"/>
    <w:rsid w:val="000A3B4D"/>
    <w:rsid w:val="000A4760"/>
    <w:rsid w:val="000A51EB"/>
    <w:rsid w:val="000A53F1"/>
    <w:rsid w:val="000A5404"/>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80E"/>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414"/>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55D5"/>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B8D"/>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4D5"/>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6D9"/>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3"/>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67F"/>
    <w:rsid w:val="001B77A3"/>
    <w:rsid w:val="001B7F6A"/>
    <w:rsid w:val="001C028D"/>
    <w:rsid w:val="001C04C7"/>
    <w:rsid w:val="001C0F1A"/>
    <w:rsid w:val="001C1154"/>
    <w:rsid w:val="001C1B85"/>
    <w:rsid w:val="001C1B9E"/>
    <w:rsid w:val="001C21DB"/>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5FB2"/>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2AB9"/>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A73"/>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187A"/>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5C7"/>
    <w:rsid w:val="002E1C3D"/>
    <w:rsid w:val="002E2021"/>
    <w:rsid w:val="002E209F"/>
    <w:rsid w:val="002E2538"/>
    <w:rsid w:val="002E280F"/>
    <w:rsid w:val="002E283F"/>
    <w:rsid w:val="002E2A45"/>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D4"/>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CC1"/>
    <w:rsid w:val="003112F3"/>
    <w:rsid w:val="0031163F"/>
    <w:rsid w:val="00311D20"/>
    <w:rsid w:val="00311EAC"/>
    <w:rsid w:val="00312040"/>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1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169"/>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5FF"/>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99C"/>
    <w:rsid w:val="00361C27"/>
    <w:rsid w:val="00361E4F"/>
    <w:rsid w:val="003620B1"/>
    <w:rsid w:val="00362381"/>
    <w:rsid w:val="003623FA"/>
    <w:rsid w:val="00362560"/>
    <w:rsid w:val="003626E3"/>
    <w:rsid w:val="00362809"/>
    <w:rsid w:val="00362851"/>
    <w:rsid w:val="00362889"/>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A89"/>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246"/>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90"/>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A53"/>
    <w:rsid w:val="003E5B28"/>
    <w:rsid w:val="003E6764"/>
    <w:rsid w:val="003E6D1A"/>
    <w:rsid w:val="003E6DDA"/>
    <w:rsid w:val="003E6EB6"/>
    <w:rsid w:val="003E769F"/>
    <w:rsid w:val="003E7B25"/>
    <w:rsid w:val="003E7C85"/>
    <w:rsid w:val="003E7D84"/>
    <w:rsid w:val="003F01CB"/>
    <w:rsid w:val="003F0340"/>
    <w:rsid w:val="003F0E8F"/>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4B13"/>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0B92"/>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435"/>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7F9"/>
    <w:rsid w:val="00471A06"/>
    <w:rsid w:val="00471A22"/>
    <w:rsid w:val="00471D0F"/>
    <w:rsid w:val="00471EF7"/>
    <w:rsid w:val="00471FF5"/>
    <w:rsid w:val="0047201B"/>
    <w:rsid w:val="00472304"/>
    <w:rsid w:val="004723E4"/>
    <w:rsid w:val="0047294F"/>
    <w:rsid w:val="004729E7"/>
    <w:rsid w:val="00472B74"/>
    <w:rsid w:val="00472FE2"/>
    <w:rsid w:val="00473176"/>
    <w:rsid w:val="0047318B"/>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41F"/>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2D"/>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39BD"/>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C59"/>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A7B"/>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1C7"/>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3B8"/>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336"/>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FB"/>
    <w:rsid w:val="005F1587"/>
    <w:rsid w:val="005F1895"/>
    <w:rsid w:val="005F18EF"/>
    <w:rsid w:val="005F1B14"/>
    <w:rsid w:val="005F2104"/>
    <w:rsid w:val="005F2653"/>
    <w:rsid w:val="005F2FCB"/>
    <w:rsid w:val="005F31DE"/>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0A3"/>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68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48A"/>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48F5"/>
    <w:rsid w:val="006559FF"/>
    <w:rsid w:val="00655F0B"/>
    <w:rsid w:val="00656A94"/>
    <w:rsid w:val="00656B21"/>
    <w:rsid w:val="00656BBE"/>
    <w:rsid w:val="00657184"/>
    <w:rsid w:val="00657392"/>
    <w:rsid w:val="00657A90"/>
    <w:rsid w:val="00660768"/>
    <w:rsid w:val="006607B9"/>
    <w:rsid w:val="006609D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0F73"/>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EE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43C"/>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45ED"/>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BAC"/>
    <w:rsid w:val="00744C0E"/>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719"/>
    <w:rsid w:val="00752B1B"/>
    <w:rsid w:val="007536A8"/>
    <w:rsid w:val="00753A5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A1"/>
    <w:rsid w:val="007704F0"/>
    <w:rsid w:val="0077075D"/>
    <w:rsid w:val="0077103D"/>
    <w:rsid w:val="00771526"/>
    <w:rsid w:val="00771A52"/>
    <w:rsid w:val="00771EF2"/>
    <w:rsid w:val="0077244B"/>
    <w:rsid w:val="00772524"/>
    <w:rsid w:val="007725E0"/>
    <w:rsid w:val="0077295E"/>
    <w:rsid w:val="00772C9D"/>
    <w:rsid w:val="00773ABC"/>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691"/>
    <w:rsid w:val="00784B35"/>
    <w:rsid w:val="00784C6A"/>
    <w:rsid w:val="00784D4A"/>
    <w:rsid w:val="00784DA1"/>
    <w:rsid w:val="00784E7E"/>
    <w:rsid w:val="007852EF"/>
    <w:rsid w:val="00785751"/>
    <w:rsid w:val="00785CE6"/>
    <w:rsid w:val="00786109"/>
    <w:rsid w:val="0078650E"/>
    <w:rsid w:val="0078663A"/>
    <w:rsid w:val="0078665E"/>
    <w:rsid w:val="0078688D"/>
    <w:rsid w:val="00786966"/>
    <w:rsid w:val="00786FEA"/>
    <w:rsid w:val="007871F3"/>
    <w:rsid w:val="0078720C"/>
    <w:rsid w:val="007872AD"/>
    <w:rsid w:val="007875BD"/>
    <w:rsid w:val="0078788B"/>
    <w:rsid w:val="00787B36"/>
    <w:rsid w:val="00787D9E"/>
    <w:rsid w:val="00787E12"/>
    <w:rsid w:val="00790402"/>
    <w:rsid w:val="00790535"/>
    <w:rsid w:val="00790548"/>
    <w:rsid w:val="00790AC3"/>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C7D"/>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17"/>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EAE"/>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317D"/>
    <w:rsid w:val="008B38CA"/>
    <w:rsid w:val="008B3A2C"/>
    <w:rsid w:val="008B3A44"/>
    <w:rsid w:val="008B3ECB"/>
    <w:rsid w:val="008B42DC"/>
    <w:rsid w:val="008B4453"/>
    <w:rsid w:val="008B4C7E"/>
    <w:rsid w:val="008B4F41"/>
    <w:rsid w:val="008B5097"/>
    <w:rsid w:val="008B547B"/>
    <w:rsid w:val="008B630C"/>
    <w:rsid w:val="008B664B"/>
    <w:rsid w:val="008B68D0"/>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BCD"/>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32A"/>
    <w:rsid w:val="0090147E"/>
    <w:rsid w:val="009018F3"/>
    <w:rsid w:val="00901C53"/>
    <w:rsid w:val="00901DB0"/>
    <w:rsid w:val="00901ED3"/>
    <w:rsid w:val="009021A8"/>
    <w:rsid w:val="009028E3"/>
    <w:rsid w:val="00902B01"/>
    <w:rsid w:val="00902D9C"/>
    <w:rsid w:val="0090347B"/>
    <w:rsid w:val="00903544"/>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0A3"/>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31B"/>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51D"/>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66C"/>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2E4"/>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46E"/>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826"/>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8F7"/>
    <w:rsid w:val="00A20A34"/>
    <w:rsid w:val="00A2119E"/>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56"/>
    <w:rsid w:val="00A665EE"/>
    <w:rsid w:val="00A66631"/>
    <w:rsid w:val="00A66636"/>
    <w:rsid w:val="00A6679E"/>
    <w:rsid w:val="00A66940"/>
    <w:rsid w:val="00A66C0E"/>
    <w:rsid w:val="00A67341"/>
    <w:rsid w:val="00A67727"/>
    <w:rsid w:val="00A67735"/>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2CB"/>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9AE"/>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707"/>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56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D0"/>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78F"/>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EA1"/>
    <w:rsid w:val="00BB38AF"/>
    <w:rsid w:val="00BB3DEA"/>
    <w:rsid w:val="00BB4083"/>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B7E00"/>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ED8"/>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3F65"/>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6F9F"/>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7A4"/>
    <w:rsid w:val="00C157EB"/>
    <w:rsid w:val="00C15CC2"/>
    <w:rsid w:val="00C16333"/>
    <w:rsid w:val="00C16478"/>
    <w:rsid w:val="00C166B4"/>
    <w:rsid w:val="00C16810"/>
    <w:rsid w:val="00C1735D"/>
    <w:rsid w:val="00C17725"/>
    <w:rsid w:val="00C1785C"/>
    <w:rsid w:val="00C17D63"/>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777"/>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3A8"/>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725"/>
    <w:rsid w:val="00C77AC8"/>
    <w:rsid w:val="00C80DDC"/>
    <w:rsid w:val="00C81B67"/>
    <w:rsid w:val="00C81CD5"/>
    <w:rsid w:val="00C821EC"/>
    <w:rsid w:val="00C822D9"/>
    <w:rsid w:val="00C82686"/>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203"/>
    <w:rsid w:val="00D47607"/>
    <w:rsid w:val="00D477E1"/>
    <w:rsid w:val="00D47826"/>
    <w:rsid w:val="00D47908"/>
    <w:rsid w:val="00D47AE8"/>
    <w:rsid w:val="00D502B0"/>
    <w:rsid w:val="00D503D6"/>
    <w:rsid w:val="00D50E71"/>
    <w:rsid w:val="00D5112C"/>
    <w:rsid w:val="00D51772"/>
    <w:rsid w:val="00D5177E"/>
    <w:rsid w:val="00D51DAD"/>
    <w:rsid w:val="00D520A5"/>
    <w:rsid w:val="00D523E8"/>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1B9"/>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95C"/>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86F"/>
    <w:rsid w:val="00E019FE"/>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1751E"/>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F13"/>
    <w:rsid w:val="00E263C6"/>
    <w:rsid w:val="00E26AA4"/>
    <w:rsid w:val="00E27A28"/>
    <w:rsid w:val="00E27E20"/>
    <w:rsid w:val="00E27FCB"/>
    <w:rsid w:val="00E30548"/>
    <w:rsid w:val="00E30951"/>
    <w:rsid w:val="00E30990"/>
    <w:rsid w:val="00E30F23"/>
    <w:rsid w:val="00E31181"/>
    <w:rsid w:val="00E311A0"/>
    <w:rsid w:val="00E31918"/>
    <w:rsid w:val="00E323DD"/>
    <w:rsid w:val="00E32B7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C4E"/>
    <w:rsid w:val="00E40D13"/>
    <w:rsid w:val="00E40D1F"/>
    <w:rsid w:val="00E41101"/>
    <w:rsid w:val="00E4117D"/>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911"/>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667"/>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3CA"/>
    <w:rsid w:val="00E94453"/>
    <w:rsid w:val="00E94590"/>
    <w:rsid w:val="00E948D6"/>
    <w:rsid w:val="00E94A30"/>
    <w:rsid w:val="00E95026"/>
    <w:rsid w:val="00E95361"/>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BD4"/>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55C1"/>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3025B"/>
    <w:rsid w:val="00F308CE"/>
    <w:rsid w:val="00F30C4C"/>
    <w:rsid w:val="00F312A4"/>
    <w:rsid w:val="00F312C9"/>
    <w:rsid w:val="00F31A43"/>
    <w:rsid w:val="00F31B2C"/>
    <w:rsid w:val="00F31C6C"/>
    <w:rsid w:val="00F3221D"/>
    <w:rsid w:val="00F32374"/>
    <w:rsid w:val="00F3242E"/>
    <w:rsid w:val="00F32707"/>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F4"/>
    <w:rsid w:val="00F44533"/>
    <w:rsid w:val="00F44679"/>
    <w:rsid w:val="00F449F2"/>
    <w:rsid w:val="00F44C66"/>
    <w:rsid w:val="00F44F31"/>
    <w:rsid w:val="00F44FED"/>
    <w:rsid w:val="00F45181"/>
    <w:rsid w:val="00F45574"/>
    <w:rsid w:val="00F455F5"/>
    <w:rsid w:val="00F45FAA"/>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910"/>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72C3"/>
    <w:rsid w:val="00F873FC"/>
    <w:rsid w:val="00F87575"/>
    <w:rsid w:val="00F87588"/>
    <w:rsid w:val="00F8767C"/>
    <w:rsid w:val="00F8777D"/>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31"/>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43B6"/>
    <w:rsid w:val="00FD43E4"/>
    <w:rsid w:val="00FD4C40"/>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966"/>
    <w:rsid w:val="00FF2B91"/>
    <w:rsid w:val="00FF2C5A"/>
    <w:rsid w:val="00FF2D8F"/>
    <w:rsid w:val="00FF2E3C"/>
    <w:rsid w:val="00FF32E4"/>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1.jpe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761022456"/>
        <c:axId val="761020496"/>
      </c:lineChart>
      <c:catAx>
        <c:axId val="7610224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761020496"/>
        <c:crosses val="autoZero"/>
        <c:auto val="1"/>
        <c:lblAlgn val="ctr"/>
        <c:lblOffset val="100"/>
        <c:noMultiLvlLbl val="0"/>
      </c:catAx>
      <c:valAx>
        <c:axId val="761020496"/>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102245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472CB5-0A90-4B44-9D51-C71CAED4E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4</Pages>
  <Words>19403</Words>
  <Characters>11060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6</cp:revision>
  <cp:lastPrinted>2020-01-14T05:59:00Z</cp:lastPrinted>
  <dcterms:created xsi:type="dcterms:W3CDTF">2020-04-03T11:41:00Z</dcterms:created>
  <dcterms:modified xsi:type="dcterms:W3CDTF">2020-04-03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